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31DE92" w14:textId="77777777" w:rsidR="00885AAC" w:rsidRDefault="00885AAC" w:rsidP="007268BD">
      <w:pPr>
        <w:pStyle w:val="Title"/>
        <w:contextualSpacing/>
      </w:pPr>
      <w:r>
        <w:t xml:space="preserve">Dissertation </w:t>
      </w:r>
      <w:r w:rsidR="00EE3686">
        <w:t>p</w:t>
      </w:r>
      <w:r>
        <w:t>rospectus:</w:t>
      </w:r>
    </w:p>
    <w:p w14:paraId="55346094" w14:textId="77777777" w:rsidR="00CA5A11" w:rsidRDefault="00885AAC" w:rsidP="00CA5A11">
      <w:pPr>
        <w:pStyle w:val="Title"/>
      </w:pPr>
      <w:r>
        <w:t>Lexical flexibility in discourse</w:t>
      </w:r>
    </w:p>
    <w:p w14:paraId="5569E9ED" w14:textId="77777777" w:rsidR="00CA5A11" w:rsidRDefault="00CA5A11" w:rsidP="00CA5A11">
      <w:pPr>
        <w:pStyle w:val="Subtitle"/>
      </w:pPr>
      <w:r>
        <w:t>Daniel W. Hieber</w:t>
      </w:r>
    </w:p>
    <w:p w14:paraId="5B4012F8" w14:textId="77777777" w:rsidR="007268BD" w:rsidRDefault="00CA5A11" w:rsidP="00DE6C31">
      <w:pPr>
        <w:pStyle w:val="Subtitle"/>
      </w:pPr>
      <w:r>
        <w:t>University of California, Santa Barbara</w:t>
      </w:r>
    </w:p>
    <w:p w14:paraId="4424A72F" w14:textId="77777777" w:rsidR="00F02440" w:rsidRDefault="00DE6C31" w:rsidP="009C5A3B">
      <w:pPr>
        <w:pStyle w:val="Heading1"/>
      </w:pPr>
      <w:bookmarkStart w:id="0" w:name="_Ref503355087"/>
      <w:r>
        <w:t>Introduction</w:t>
      </w:r>
      <w:bookmarkEnd w:id="0"/>
    </w:p>
    <w:p w14:paraId="4D2E8FEA" w14:textId="264C57B9" w:rsidR="00340121" w:rsidRDefault="007E78E9" w:rsidP="006E761D">
      <w:r>
        <w:t xml:space="preserve">This dissertation </w:t>
      </w:r>
      <w:r w:rsidR="00F55007">
        <w:t xml:space="preserve">investigates the </w:t>
      </w:r>
      <w:r w:rsidR="00B87F72">
        <w:t xml:space="preserve">discourse-functional motivations </w:t>
      </w:r>
      <w:r w:rsidR="00A101B4">
        <w:t>for</w:t>
      </w:r>
      <w:r w:rsidR="00B87F72">
        <w:t xml:space="preserve"> </w:t>
      </w:r>
      <w:r w:rsidR="00B87F72" w:rsidRPr="00AF201D">
        <w:rPr>
          <w:rStyle w:val="Definition"/>
        </w:rPr>
        <w:t>lexical flexibility</w:t>
      </w:r>
      <w:r w:rsidR="004F13E5">
        <w:t xml:space="preserve">, </w:t>
      </w:r>
      <w:r w:rsidR="00AF201D">
        <w:t xml:space="preserve">i.e. </w:t>
      </w:r>
      <w:r w:rsidR="004F13E5">
        <w:t>the ability for a lexeme</w:t>
      </w:r>
      <w:r w:rsidR="00AF0D0E">
        <w:t xml:space="preserve"> (or class of lexemes)</w:t>
      </w:r>
      <w:r w:rsidR="004F13E5">
        <w:t xml:space="preserve"> to occur in multiple </w:t>
      </w:r>
      <w:r w:rsidR="00C61826">
        <w:t xml:space="preserve">pragmatic </w:t>
      </w:r>
      <w:r w:rsidR="004F13E5">
        <w:t>functions (reference, predication, or modification</w:t>
      </w:r>
      <w:r w:rsidR="00BF31B7">
        <w:t xml:space="preserve">, </w:t>
      </w:r>
      <w:r w:rsidR="00BF31B7" w:rsidRPr="006905E7">
        <w:rPr>
          <w:rStyle w:val="Foreign"/>
        </w:rPr>
        <w:t>inter alia</w:t>
      </w:r>
      <w:r w:rsidR="00BF31B7">
        <w:t xml:space="preserve">; </w:t>
      </w:r>
      <w:r w:rsidR="00BF31B7" w:rsidRPr="00BF31B7">
        <w:rPr>
          <w:noProof/>
        </w:rPr>
        <w:t>Croft 1990</w:t>
      </w:r>
      <w:r w:rsidR="004F13E5">
        <w:t>) with no overt coding</w:t>
      </w:r>
      <w:r w:rsidR="00B57E77">
        <w:t xml:space="preserve"> </w:t>
      </w:r>
      <w:r w:rsidR="00610992" w:rsidRPr="00610992">
        <w:rPr>
          <w:noProof/>
        </w:rPr>
        <w:t>(Hengeveld 1992:65; Croft 2001:66; van Lier 2016:197; van Lier 2017</w:t>
      </w:r>
      <w:r w:rsidR="00211B9B">
        <w:rPr>
          <w:noProof/>
        </w:rPr>
        <w:t>a</w:t>
      </w:r>
      <w:r w:rsidR="00610992" w:rsidRPr="00610992">
        <w:rPr>
          <w:noProof/>
        </w:rPr>
        <w:t>:242)</w:t>
      </w:r>
      <w:r w:rsidR="00833849">
        <w:t>.</w:t>
      </w:r>
      <w:r w:rsidR="000A1526">
        <w:t xml:space="preserve"> Two examples of </w:t>
      </w:r>
      <w:proofErr w:type="gramStart"/>
      <w:r w:rsidR="001F389D">
        <w:t xml:space="preserve">ostensibly </w:t>
      </w:r>
      <w:r w:rsidR="000A1526">
        <w:t>flexible</w:t>
      </w:r>
      <w:proofErr w:type="gramEnd"/>
      <w:r w:rsidR="000A1526">
        <w:t xml:space="preserve"> lexemes are shown in </w:t>
      </w:r>
      <w:r w:rsidR="00945758">
        <w:fldChar w:fldCharType="begin"/>
      </w:r>
      <w:r w:rsidR="00945758">
        <w:instrText xml:space="preserve"> REF _Ref503178250 \r \h </w:instrText>
      </w:r>
      <w:r w:rsidR="00945758">
        <w:fldChar w:fldCharType="separate"/>
      </w:r>
      <w:r w:rsidR="00945758">
        <w:t>(1)</w:t>
      </w:r>
      <w:r w:rsidR="00945758">
        <w:fldChar w:fldCharType="end"/>
      </w:r>
      <w:r w:rsidR="000A1526">
        <w:t xml:space="preserve"> and </w:t>
      </w:r>
      <w:r w:rsidR="00945758">
        <w:fldChar w:fldCharType="begin"/>
      </w:r>
      <w:r w:rsidR="00945758">
        <w:instrText xml:space="preserve"> REF _Ref503178257 \r \h </w:instrText>
      </w:r>
      <w:r w:rsidR="00945758">
        <w:fldChar w:fldCharType="separate"/>
      </w:r>
      <w:r w:rsidR="00945758">
        <w:t>(2)</w:t>
      </w:r>
      <w:r w:rsidR="00945758">
        <w:fldChar w:fldCharType="end"/>
      </w:r>
      <w:r w:rsidR="000A1526">
        <w:t>. The first set</w:t>
      </w:r>
      <w:r w:rsidR="00D241EB">
        <w:t xml:space="preserve"> of examples</w:t>
      </w:r>
      <w:r w:rsidR="000A1526">
        <w:t xml:space="preserve"> is from English</w:t>
      </w:r>
      <w:r w:rsidR="00D241EB">
        <w:t xml:space="preserve"> (Indo-European &gt; Germanic)</w:t>
      </w:r>
      <w:r w:rsidR="000A1526">
        <w:t>, and the second is a</w:t>
      </w:r>
      <w:r w:rsidR="00340121">
        <w:t xml:space="preserve"> much-debated </w:t>
      </w:r>
      <w:r w:rsidR="000A1526">
        <w:t>set of examples from Mundari (</w:t>
      </w:r>
      <w:r w:rsidR="00D241EB">
        <w:t>Austroasiatic &gt; Munda</w:t>
      </w:r>
      <w:r w:rsidR="000A1526">
        <w:t>).</w:t>
      </w:r>
    </w:p>
    <w:p w14:paraId="0E53D5AF" w14:textId="77777777" w:rsidR="00535710" w:rsidRPr="00773ECB" w:rsidRDefault="00D241EB" w:rsidP="008A09D2">
      <w:pPr>
        <w:spacing w:before="120" w:after="120" w:line="240" w:lineRule="auto"/>
        <w:ind w:left="720" w:firstLine="0"/>
        <w:rPr>
          <w:u w:val="single"/>
        </w:rPr>
      </w:pPr>
      <w:bookmarkStart w:id="1" w:name="OLE_LINK1"/>
      <w:r w:rsidRPr="00773ECB">
        <w:rPr>
          <w:u w:val="single"/>
        </w:rPr>
        <w:t>English (Indo-European &gt; Germanic)</w:t>
      </w:r>
      <w:bookmarkEnd w:id="1"/>
    </w:p>
    <w:p w14:paraId="41394D9A" w14:textId="77777777" w:rsidR="008A09D2" w:rsidRDefault="008A09D2" w:rsidP="008A09D2">
      <w:pPr>
        <w:pStyle w:val="ListParagraph"/>
        <w:numPr>
          <w:ilvl w:val="0"/>
          <w:numId w:val="11"/>
        </w:numPr>
        <w:tabs>
          <w:tab w:val="left" w:pos="1080"/>
          <w:tab w:val="right" w:pos="9360"/>
        </w:tabs>
        <w:spacing w:before="0" w:after="0" w:line="240" w:lineRule="auto"/>
        <w:ind w:left="720" w:hanging="720"/>
      </w:pPr>
      <w:bookmarkStart w:id="2" w:name="_Ref503178250"/>
      <w:r>
        <w:t>a.</w:t>
      </w:r>
      <w:r>
        <w:tab/>
        <w:t xml:space="preserve">We just put the </w:t>
      </w:r>
      <w:r w:rsidRPr="00BC63F6">
        <w:rPr>
          <w:b/>
        </w:rPr>
        <w:t>shoes</w:t>
      </w:r>
      <w:r w:rsidRPr="00BC63F6">
        <w:t xml:space="preserve"> </w:t>
      </w:r>
      <w:r>
        <w:t xml:space="preserve">that </w:t>
      </w:r>
      <w:proofErr w:type="gramStart"/>
      <w:r>
        <w:t>were already made</w:t>
      </w:r>
      <w:proofErr w:type="gramEnd"/>
      <w:r>
        <w:t xml:space="preserve"> on a horse.</w:t>
      </w:r>
      <w:bookmarkEnd w:id="2"/>
      <w:r>
        <w:tab/>
      </w:r>
    </w:p>
    <w:p w14:paraId="4E62DB2B" w14:textId="09AC716B" w:rsidR="008A09D2" w:rsidRPr="00610992" w:rsidRDefault="008A09D2" w:rsidP="008A09D2">
      <w:pPr>
        <w:pStyle w:val="ListParagraph"/>
        <w:numPr>
          <w:ilvl w:val="0"/>
          <w:numId w:val="0"/>
        </w:numPr>
        <w:tabs>
          <w:tab w:val="left" w:pos="1080"/>
          <w:tab w:val="right" w:pos="9360"/>
        </w:tabs>
        <w:spacing w:before="0" w:after="0" w:line="240" w:lineRule="auto"/>
        <w:ind w:left="720"/>
        <w:rPr>
          <w:lang w:val="fr-FR"/>
        </w:rPr>
      </w:pPr>
      <w:r>
        <w:tab/>
      </w:r>
      <w:r>
        <w:tab/>
      </w:r>
      <w:r w:rsidR="008009A6" w:rsidRPr="00610992">
        <w:rPr>
          <w:noProof/>
          <w:lang w:val="fr-FR"/>
        </w:rPr>
        <w:t>(DuBois et al. 2000:SBC001 251.37)</w:t>
      </w:r>
    </w:p>
    <w:p w14:paraId="417EF2BD" w14:textId="77777777" w:rsidR="008009A6" w:rsidRDefault="008A09D2" w:rsidP="008A145C">
      <w:pPr>
        <w:pStyle w:val="ListParagraph"/>
        <w:numPr>
          <w:ilvl w:val="0"/>
          <w:numId w:val="0"/>
        </w:numPr>
        <w:tabs>
          <w:tab w:val="left" w:pos="1080"/>
          <w:tab w:val="right" w:pos="9360"/>
        </w:tabs>
        <w:spacing w:after="0" w:line="240" w:lineRule="auto"/>
        <w:ind w:left="720"/>
        <w:contextualSpacing w:val="0"/>
      </w:pPr>
      <w:r>
        <w:t>b.</w:t>
      </w:r>
      <w:r>
        <w:tab/>
        <w:t xml:space="preserve">I would never ever </w:t>
      </w:r>
      <w:proofErr w:type="spellStart"/>
      <w:r>
        <w:t>ever</w:t>
      </w:r>
      <w:proofErr w:type="spellEnd"/>
      <w:r>
        <w:t xml:space="preserve"> trust myself to </w:t>
      </w:r>
      <w:r w:rsidRPr="00BC63F6">
        <w:rPr>
          <w:b/>
        </w:rPr>
        <w:t>shoe</w:t>
      </w:r>
      <w:r>
        <w:t xml:space="preserve"> a horse.</w:t>
      </w:r>
      <w:r w:rsidR="008009A6">
        <w:tab/>
      </w:r>
    </w:p>
    <w:p w14:paraId="3E3308A3" w14:textId="4839CCC4" w:rsidR="008009A6" w:rsidRPr="00610992" w:rsidRDefault="008009A6" w:rsidP="008009A6">
      <w:pPr>
        <w:pStyle w:val="ListParagraph"/>
        <w:numPr>
          <w:ilvl w:val="0"/>
          <w:numId w:val="0"/>
        </w:numPr>
        <w:tabs>
          <w:tab w:val="left" w:pos="1080"/>
          <w:tab w:val="right" w:pos="9360"/>
        </w:tabs>
        <w:spacing w:before="0" w:after="0" w:line="240" w:lineRule="auto"/>
        <w:ind w:left="720"/>
        <w:rPr>
          <w:lang w:val="fr-FR"/>
        </w:rPr>
      </w:pPr>
      <w:r>
        <w:tab/>
      </w:r>
      <w:r>
        <w:tab/>
      </w:r>
      <w:r w:rsidRPr="00610992">
        <w:rPr>
          <w:noProof/>
          <w:lang w:val="fr-FR"/>
        </w:rPr>
        <w:t>(DuBois et al. 2000:SBC001 220.41)</w:t>
      </w:r>
    </w:p>
    <w:p w14:paraId="46DF3619" w14:textId="77777777" w:rsidR="0009333F" w:rsidRPr="00A93F5B" w:rsidRDefault="0009333F" w:rsidP="00D16CA1">
      <w:pPr>
        <w:pStyle w:val="ListParagraph"/>
        <w:numPr>
          <w:ilvl w:val="0"/>
          <w:numId w:val="0"/>
        </w:numPr>
        <w:tabs>
          <w:tab w:val="left" w:pos="1080"/>
          <w:tab w:val="left" w:pos="2880"/>
        </w:tabs>
        <w:spacing w:before="240" w:after="0" w:line="240" w:lineRule="auto"/>
        <w:ind w:left="720"/>
        <w:contextualSpacing w:val="0"/>
        <w:rPr>
          <w:u w:val="single"/>
        </w:rPr>
      </w:pPr>
      <w:r w:rsidRPr="00A93F5B">
        <w:rPr>
          <w:u w:val="single"/>
        </w:rPr>
        <w:t>Mundari (Austroasiatic &gt; Munda)</w:t>
      </w:r>
    </w:p>
    <w:p w14:paraId="7C2B3199" w14:textId="77777777" w:rsidR="008009A6" w:rsidRDefault="008009A6" w:rsidP="008A145C">
      <w:pPr>
        <w:pStyle w:val="ListParagraph"/>
        <w:numPr>
          <w:ilvl w:val="0"/>
          <w:numId w:val="11"/>
        </w:numPr>
        <w:tabs>
          <w:tab w:val="left" w:pos="1080"/>
          <w:tab w:val="left" w:pos="2880"/>
        </w:tabs>
        <w:spacing w:after="0" w:line="240" w:lineRule="auto"/>
        <w:ind w:left="720" w:hanging="720"/>
        <w:contextualSpacing w:val="0"/>
        <w:rPr>
          <w:noProof/>
        </w:rPr>
      </w:pPr>
      <w:bookmarkStart w:id="3" w:name="_Ref503178257"/>
      <w:r>
        <w:t>a.</w:t>
      </w:r>
      <w:r>
        <w:tab/>
      </w:r>
      <w:r w:rsidRPr="00BC63F6">
        <w:rPr>
          <w:b/>
          <w:noProof/>
        </w:rPr>
        <w:t>buru</w:t>
      </w:r>
      <w:r>
        <w:rPr>
          <w:noProof/>
        </w:rPr>
        <w:t>=ko</w:t>
      </w:r>
      <w:r>
        <w:rPr>
          <w:noProof/>
        </w:rPr>
        <w:tab/>
        <w:t>bai-ke-d-a</w:t>
      </w:r>
      <w:bookmarkEnd w:id="3"/>
    </w:p>
    <w:p w14:paraId="201AB697" w14:textId="77777777" w:rsidR="008009A6" w:rsidRDefault="008009A6" w:rsidP="008009A6">
      <w:pPr>
        <w:pStyle w:val="ListParagraph"/>
        <w:numPr>
          <w:ilvl w:val="0"/>
          <w:numId w:val="0"/>
        </w:numPr>
        <w:tabs>
          <w:tab w:val="left" w:pos="1080"/>
          <w:tab w:val="left" w:pos="2880"/>
        </w:tabs>
        <w:spacing w:before="0" w:after="0" w:line="240" w:lineRule="auto"/>
        <w:ind w:left="720"/>
        <w:rPr>
          <w:noProof/>
        </w:rPr>
      </w:pPr>
      <w:r>
        <w:rPr>
          <w:noProof/>
        </w:rPr>
        <w:tab/>
      </w:r>
      <w:r w:rsidRPr="00BC63F6">
        <w:rPr>
          <w:b/>
          <w:noProof/>
        </w:rPr>
        <w:t>mountain</w:t>
      </w:r>
      <w:r>
        <w:rPr>
          <w:noProof/>
        </w:rPr>
        <w:t>=</w:t>
      </w:r>
      <w:r w:rsidRPr="008009A6">
        <w:rPr>
          <w:smallCaps/>
          <w:noProof/>
        </w:rPr>
        <w:t>3pl.s</w:t>
      </w:r>
      <w:r>
        <w:rPr>
          <w:noProof/>
        </w:rPr>
        <w:tab/>
        <w:t>make-</w:t>
      </w:r>
      <w:r w:rsidRPr="008009A6">
        <w:rPr>
          <w:smallCaps/>
          <w:noProof/>
        </w:rPr>
        <w:t>compl</w:t>
      </w:r>
      <w:r w:rsidR="008A145C">
        <w:rPr>
          <w:smallCaps/>
          <w:noProof/>
        </w:rPr>
        <w:noBreakHyphen/>
      </w:r>
      <w:r w:rsidRPr="008009A6">
        <w:rPr>
          <w:smallCaps/>
          <w:noProof/>
        </w:rPr>
        <w:t>tr</w:t>
      </w:r>
      <w:r w:rsidR="008A145C">
        <w:rPr>
          <w:smallCaps/>
          <w:noProof/>
        </w:rPr>
        <w:noBreakHyphen/>
      </w:r>
      <w:r w:rsidRPr="008009A6">
        <w:rPr>
          <w:smallCaps/>
          <w:noProof/>
        </w:rPr>
        <w:t>ind</w:t>
      </w:r>
    </w:p>
    <w:p w14:paraId="3BDB8A02" w14:textId="77777777" w:rsidR="008009A6" w:rsidRDefault="008009A6" w:rsidP="0009333F">
      <w:pPr>
        <w:pStyle w:val="ListParagraph"/>
        <w:numPr>
          <w:ilvl w:val="0"/>
          <w:numId w:val="0"/>
        </w:numPr>
        <w:tabs>
          <w:tab w:val="left" w:pos="1080"/>
          <w:tab w:val="right" w:pos="9360"/>
        </w:tabs>
        <w:spacing w:before="0" w:after="0" w:line="240" w:lineRule="auto"/>
        <w:ind w:left="720"/>
      </w:pPr>
      <w:r>
        <w:tab/>
        <w:t>‘They made the mountain.’</w:t>
      </w:r>
      <w:r w:rsidR="0009333F">
        <w:tab/>
      </w:r>
      <w:r w:rsidR="0009333F" w:rsidRPr="0009333F">
        <w:rPr>
          <w:noProof/>
        </w:rPr>
        <w:t>(Evans &amp; Osada 2005:354)</w:t>
      </w:r>
    </w:p>
    <w:p w14:paraId="704A4FAE" w14:textId="77777777" w:rsidR="009F65B4" w:rsidRDefault="008A145C" w:rsidP="009F64E2">
      <w:pPr>
        <w:pStyle w:val="ListParagraph"/>
        <w:numPr>
          <w:ilvl w:val="0"/>
          <w:numId w:val="0"/>
        </w:numPr>
        <w:tabs>
          <w:tab w:val="left" w:pos="1080"/>
          <w:tab w:val="left" w:pos="2880"/>
        </w:tabs>
        <w:spacing w:after="0" w:line="240" w:lineRule="auto"/>
        <w:ind w:left="720"/>
        <w:contextualSpacing w:val="0"/>
        <w:rPr>
          <w:noProof/>
        </w:rPr>
      </w:pPr>
      <w:r w:rsidRPr="008A145C">
        <w:t>b.</w:t>
      </w:r>
      <w:r w:rsidRPr="008A145C">
        <w:rPr>
          <w:noProof/>
        </w:rPr>
        <w:tab/>
        <w:t>saan=ko</w:t>
      </w:r>
      <w:r w:rsidRPr="008A145C">
        <w:rPr>
          <w:noProof/>
        </w:rPr>
        <w:tab/>
      </w:r>
      <w:r w:rsidRPr="00BC63F6">
        <w:rPr>
          <w:b/>
          <w:noProof/>
        </w:rPr>
        <w:t>buru</w:t>
      </w:r>
      <w:r w:rsidRPr="008A145C">
        <w:rPr>
          <w:noProof/>
        </w:rPr>
        <w:t>-ke-d-</w:t>
      </w:r>
      <w:r>
        <w:rPr>
          <w:noProof/>
        </w:rPr>
        <w:t>a</w:t>
      </w:r>
    </w:p>
    <w:p w14:paraId="6DDFC80F" w14:textId="77777777" w:rsidR="008A145C" w:rsidRDefault="008A145C" w:rsidP="008A145C">
      <w:pPr>
        <w:pStyle w:val="ListParagraph"/>
        <w:numPr>
          <w:ilvl w:val="0"/>
          <w:numId w:val="0"/>
        </w:numPr>
        <w:tabs>
          <w:tab w:val="left" w:pos="1080"/>
          <w:tab w:val="left" w:pos="2880"/>
        </w:tabs>
        <w:spacing w:before="0" w:after="0" w:line="240" w:lineRule="auto"/>
        <w:ind w:left="720"/>
        <w:rPr>
          <w:noProof/>
        </w:rPr>
      </w:pPr>
      <w:r>
        <w:rPr>
          <w:noProof/>
        </w:rPr>
        <w:tab/>
        <w:t>firewood=</w:t>
      </w:r>
      <w:r w:rsidRPr="008A145C">
        <w:rPr>
          <w:smallCaps/>
          <w:noProof/>
        </w:rPr>
        <w:t>3pl.s</w:t>
      </w:r>
      <w:r>
        <w:rPr>
          <w:noProof/>
        </w:rPr>
        <w:tab/>
      </w:r>
      <w:r w:rsidRPr="00BC63F6">
        <w:rPr>
          <w:b/>
          <w:noProof/>
        </w:rPr>
        <w:t>mountain</w:t>
      </w:r>
      <w:r>
        <w:rPr>
          <w:noProof/>
        </w:rPr>
        <w:noBreakHyphen/>
      </w:r>
      <w:r w:rsidRPr="008A145C">
        <w:rPr>
          <w:smallCaps/>
          <w:noProof/>
        </w:rPr>
        <w:t>compl</w:t>
      </w:r>
      <w:r w:rsidRPr="008A145C">
        <w:rPr>
          <w:smallCaps/>
          <w:noProof/>
        </w:rPr>
        <w:noBreakHyphen/>
        <w:t>tr</w:t>
      </w:r>
      <w:r w:rsidRPr="008A145C">
        <w:rPr>
          <w:smallCaps/>
          <w:noProof/>
        </w:rPr>
        <w:noBreakHyphen/>
        <w:t>ind</w:t>
      </w:r>
    </w:p>
    <w:p w14:paraId="3D0ADF69" w14:textId="77777777" w:rsidR="008A09D2" w:rsidRPr="008A145C" w:rsidRDefault="008A145C" w:rsidP="00945758">
      <w:pPr>
        <w:pStyle w:val="ListParagraph"/>
        <w:numPr>
          <w:ilvl w:val="0"/>
          <w:numId w:val="0"/>
        </w:numPr>
        <w:tabs>
          <w:tab w:val="left" w:pos="1080"/>
          <w:tab w:val="right" w:pos="9360"/>
        </w:tabs>
        <w:spacing w:before="0" w:line="240" w:lineRule="auto"/>
        <w:ind w:left="720"/>
        <w:contextualSpacing w:val="0"/>
      </w:pPr>
      <w:r>
        <w:tab/>
        <w:t>‘They heaped up the firewood.’</w:t>
      </w:r>
      <w:r w:rsidR="0009333F">
        <w:tab/>
      </w:r>
      <w:r w:rsidR="0009333F" w:rsidRPr="0009333F">
        <w:rPr>
          <w:noProof/>
        </w:rPr>
        <w:t>(Evans &amp; Osada 2005:355)</w:t>
      </w:r>
    </w:p>
    <w:p w14:paraId="652991A3" w14:textId="71E33D11" w:rsidR="00E07F19" w:rsidRDefault="00945758" w:rsidP="00A93F5B">
      <w:pPr>
        <w:spacing w:before="360"/>
        <w:ind w:firstLine="0"/>
      </w:pPr>
      <w:r>
        <w:t xml:space="preserve">In </w:t>
      </w:r>
      <w:r>
        <w:fldChar w:fldCharType="begin"/>
      </w:r>
      <w:r>
        <w:instrText xml:space="preserve"> REF _Ref503178250 \r \h </w:instrText>
      </w:r>
      <w:r>
        <w:fldChar w:fldCharType="separate"/>
      </w:r>
      <w:r>
        <w:t>(1)</w:t>
      </w:r>
      <w:r>
        <w:fldChar w:fldCharType="end"/>
      </w:r>
      <w:r>
        <w:t xml:space="preserve">, the word </w:t>
      </w:r>
      <w:r w:rsidRPr="00945758">
        <w:rPr>
          <w:rStyle w:val="CitationForm"/>
        </w:rPr>
        <w:t>shoe</w:t>
      </w:r>
      <w:r>
        <w:t xml:space="preserve"> is used for both reference </w:t>
      </w:r>
      <w:r>
        <w:fldChar w:fldCharType="begin"/>
      </w:r>
      <w:r>
        <w:instrText xml:space="preserve"> REF _Ref503178250 \r \h </w:instrText>
      </w:r>
      <w:r>
        <w:fldChar w:fldCharType="separate"/>
      </w:r>
      <w:r>
        <w:t>(1a)</w:t>
      </w:r>
      <w:r>
        <w:fldChar w:fldCharType="end"/>
      </w:r>
      <w:r>
        <w:t xml:space="preserve"> and predication </w:t>
      </w:r>
      <w:r>
        <w:fldChar w:fldCharType="begin"/>
      </w:r>
      <w:r>
        <w:instrText xml:space="preserve"> REF _Ref503178250 \r \h </w:instrText>
      </w:r>
      <w:r>
        <w:fldChar w:fldCharType="separate"/>
      </w:r>
      <w:r>
        <w:t>(1b)</w:t>
      </w:r>
      <w:r>
        <w:fldChar w:fldCharType="end"/>
      </w:r>
      <w:r>
        <w:t xml:space="preserve"> without any overt derivational morphology. In </w:t>
      </w:r>
      <w:r>
        <w:fldChar w:fldCharType="begin"/>
      </w:r>
      <w:r>
        <w:instrText xml:space="preserve"> REF _Ref503178257 \r \h </w:instrText>
      </w:r>
      <w:r>
        <w:fldChar w:fldCharType="separate"/>
      </w:r>
      <w:r>
        <w:t>(2)</w:t>
      </w:r>
      <w:r>
        <w:fldChar w:fldCharType="end"/>
      </w:r>
      <w:r>
        <w:t xml:space="preserve">, </w:t>
      </w:r>
      <w:r w:rsidRPr="00945758">
        <w:rPr>
          <w:rStyle w:val="CitationForm"/>
          <w:noProof/>
        </w:rPr>
        <w:t>buru</w:t>
      </w:r>
      <w:r>
        <w:t xml:space="preserve"> ‘mountain’ is likewise used for both reference </w:t>
      </w:r>
      <w:r>
        <w:fldChar w:fldCharType="begin"/>
      </w:r>
      <w:r>
        <w:instrText xml:space="preserve"> REF _Ref503178257 \r \h </w:instrText>
      </w:r>
      <w:r>
        <w:fldChar w:fldCharType="separate"/>
      </w:r>
      <w:r>
        <w:t>(2a)</w:t>
      </w:r>
      <w:r>
        <w:fldChar w:fldCharType="end"/>
      </w:r>
      <w:r>
        <w:t xml:space="preserve"> and predication </w:t>
      </w:r>
      <w:r>
        <w:fldChar w:fldCharType="begin"/>
      </w:r>
      <w:r>
        <w:instrText xml:space="preserve"> REF _Ref503178257 \r \h </w:instrText>
      </w:r>
      <w:r>
        <w:fldChar w:fldCharType="separate"/>
      </w:r>
      <w:r>
        <w:t>(2b)</w:t>
      </w:r>
      <w:r>
        <w:fldChar w:fldCharType="end"/>
      </w:r>
      <w:r>
        <w:t>.</w:t>
      </w:r>
      <w:r w:rsidR="00E07F19">
        <w:t xml:space="preserve"> </w:t>
      </w:r>
      <w:r w:rsidR="00313B0C">
        <w:t xml:space="preserve">This </w:t>
      </w:r>
      <w:r w:rsidR="00340121">
        <w:t xml:space="preserve">phenomenon </w:t>
      </w:r>
      <w:r w:rsidR="00313B0C">
        <w:t xml:space="preserve">is </w:t>
      </w:r>
      <w:r w:rsidR="00D7540D">
        <w:t xml:space="preserve">also </w:t>
      </w:r>
      <w:r w:rsidR="00313B0C">
        <w:t xml:space="preserve">frequently </w:t>
      </w:r>
      <w:r w:rsidR="00F54FE5">
        <w:t xml:space="preserve">discussed </w:t>
      </w:r>
      <w:r w:rsidR="00313B0C">
        <w:t xml:space="preserve">as </w:t>
      </w:r>
      <w:r w:rsidR="00313B0C" w:rsidRPr="00AF201D">
        <w:rPr>
          <w:rStyle w:val="Definition"/>
        </w:rPr>
        <w:t>conversion</w:t>
      </w:r>
      <w:r w:rsidR="00313B0C">
        <w:t xml:space="preserve">, </w:t>
      </w:r>
      <w:r w:rsidR="00313B0C" w:rsidRPr="00AF201D">
        <w:rPr>
          <w:rStyle w:val="Definition"/>
        </w:rPr>
        <w:t>zero-derivation</w:t>
      </w:r>
      <w:r w:rsidR="00313B0C">
        <w:t xml:space="preserve">, or </w:t>
      </w:r>
      <w:r w:rsidR="00313B0C" w:rsidRPr="00AF201D">
        <w:rPr>
          <w:rStyle w:val="Definition"/>
        </w:rPr>
        <w:t>functional shift</w:t>
      </w:r>
      <w:r w:rsidR="005E09C8">
        <w:t xml:space="preserve">, depending on one’s perspective </w:t>
      </w:r>
      <w:r w:rsidR="00E60471" w:rsidRPr="00E60471">
        <w:rPr>
          <w:noProof/>
        </w:rPr>
        <w:t>(Crystal 2008:114)</w:t>
      </w:r>
      <w:r w:rsidR="00FF2364">
        <w:t>.</w:t>
      </w:r>
    </w:p>
    <w:p w14:paraId="06C519E5" w14:textId="7C528FCE" w:rsidR="007E78E9" w:rsidRDefault="00CB6B00" w:rsidP="003C53A3">
      <w:r>
        <w:t xml:space="preserve">When lexical flexibility is widespread in a language, </w:t>
      </w:r>
      <w:r w:rsidR="009D583B">
        <w:t>it</w:t>
      </w:r>
      <w:r>
        <w:t xml:space="preserve"> is often taken as evidence of </w:t>
      </w:r>
      <w:r w:rsidRPr="009400AE">
        <w:rPr>
          <w:rStyle w:val="Definition"/>
        </w:rPr>
        <w:t xml:space="preserve">flexible </w:t>
      </w:r>
      <w:r w:rsidR="009400AE" w:rsidRPr="009400AE">
        <w:rPr>
          <w:rStyle w:val="Definition"/>
        </w:rPr>
        <w:t>word classes</w:t>
      </w:r>
      <w:r>
        <w:t>, i.e. lexical categories which appear to subsume more than one traditional part of speech</w:t>
      </w:r>
      <w:r w:rsidR="00C61ADB">
        <w:t xml:space="preserve"> </w:t>
      </w:r>
      <w:r w:rsidR="00610992" w:rsidRPr="00610992">
        <w:rPr>
          <w:noProof/>
        </w:rPr>
        <w:t xml:space="preserve">(Hengeveld 1992:65; Rijkhoff 2007:715; van Lier &amp; Rijkhoff 2013:1; van Lier 2016 and </w:t>
      </w:r>
      <w:r w:rsidR="00610992" w:rsidRPr="00610992">
        <w:rPr>
          <w:noProof/>
        </w:rPr>
        <w:lastRenderedPageBreak/>
        <w:t>accompanying articles; van Lier 2017:243; Vapnarsky &amp; Veneziano 2017a)</w:t>
      </w:r>
      <w:r w:rsidR="00C61ADB">
        <w:t>.</w:t>
      </w:r>
      <w:r w:rsidR="009400AE" w:rsidRPr="00E01A31">
        <w:rPr>
          <w:rStyle w:val="FootnoteReference"/>
        </w:rPr>
        <w:footnoteReference w:id="1"/>
      </w:r>
      <w:r w:rsidR="00C61ADB">
        <w:t xml:space="preserve"> </w:t>
      </w:r>
      <w:r w:rsidR="005340F3">
        <w:t>Flexible categories have become a vibrant topic in recent years, prompting discussions on the existence of flexible categories in particular languages</w:t>
      </w:r>
      <w:r w:rsidR="00744976">
        <w:t xml:space="preserve"> </w:t>
      </w:r>
      <w:r w:rsidR="008F2838" w:rsidRPr="008F2838">
        <w:rPr>
          <w:noProof/>
        </w:rPr>
        <w:t>(Kinkade 1983; Van Eijk &amp; Hess 1986; Broschart 1997; Sadock 1999; Evans &amp; Osada 2005; Hengeveld &amp; Rijkhoff 2005; Dorvlo 2009; Koch &amp; Matthewson 2009; Floyd 2011; Chafe 2012; Chung 2012)</w:t>
      </w:r>
      <w:r w:rsidR="005340F3">
        <w:t>, the plausibility of flexible categories in general</w:t>
      </w:r>
      <w:r w:rsidR="008F2838">
        <w:t xml:space="preserve"> </w:t>
      </w:r>
      <w:r w:rsidR="008F2838" w:rsidRPr="008F2838">
        <w:rPr>
          <w:noProof/>
        </w:rPr>
        <w:t xml:space="preserve">(Dixon </w:t>
      </w:r>
      <w:r w:rsidR="002E257E">
        <w:rPr>
          <w:noProof/>
        </w:rPr>
        <w:t>1977</w:t>
      </w:r>
      <w:r w:rsidR="008F2838" w:rsidRPr="008F2838">
        <w:rPr>
          <w:noProof/>
        </w:rPr>
        <w:t>; Don 2004; Croft 2005; Evans &amp; Osada 2005; Luuk 2010; Baker &amp; Croft 2017; Palmer 2017)</w:t>
      </w:r>
      <w:r w:rsidR="005340F3">
        <w:t xml:space="preserve">, and detailed </w:t>
      </w:r>
      <w:r w:rsidR="00C3108A">
        <w:t>descriptive</w:t>
      </w:r>
      <w:r w:rsidR="005340F3">
        <w:t xml:space="preserve"> studies of flexible categories and the diversity of their expression across languages</w:t>
      </w:r>
      <w:r w:rsidR="0084363F">
        <w:t xml:space="preserve"> </w:t>
      </w:r>
      <w:r w:rsidR="0084363F" w:rsidRPr="0084363F">
        <w:rPr>
          <w:noProof/>
        </w:rPr>
        <w:t>(Hengeveld 1992; Holton 1999; Hengeveld, Rijkhoff &amp; Siewierska 2004; van Lier 2006; Luuk 2010; Rijkhoff &amp; van Lier 2013; van Lier 2016; Cauchard 2017; Lichtenberk 2017; Vapnarsky &amp; Veneziano 2017b)</w:t>
      </w:r>
      <w:r w:rsidR="005340F3">
        <w:t>.</w:t>
      </w:r>
      <w:r w:rsidR="006E761D">
        <w:t xml:space="preserve"> </w:t>
      </w:r>
      <w:r w:rsidR="00D87F39">
        <w:t xml:space="preserve">However, </w:t>
      </w:r>
      <w:r w:rsidR="00A377B9">
        <w:t xml:space="preserve">little attention has </w:t>
      </w:r>
      <w:proofErr w:type="gramStart"/>
      <w:r w:rsidR="00A377B9">
        <w:t>been paid</w:t>
      </w:r>
      <w:proofErr w:type="gramEnd"/>
      <w:r w:rsidR="00A377B9">
        <w:t xml:space="preserve"> to </w:t>
      </w:r>
      <w:r w:rsidR="00D87F39">
        <w:t xml:space="preserve">the </w:t>
      </w:r>
      <w:r w:rsidR="00A377B9">
        <w:t>functional motivations</w:t>
      </w:r>
      <w:r w:rsidR="00D87F39">
        <w:t xml:space="preserve"> </w:t>
      </w:r>
      <w:r w:rsidR="00F610E6">
        <w:t xml:space="preserve">for </w:t>
      </w:r>
      <w:r w:rsidR="00D87F39">
        <w:t>lexical flexibility</w:t>
      </w:r>
      <w:r w:rsidR="009D2000">
        <w:t xml:space="preserve"> (though see </w:t>
      </w:r>
      <w:r w:rsidR="00A12A49">
        <w:rPr>
          <w:noProof/>
        </w:rPr>
        <w:t>§</w:t>
      </w:r>
      <w:r w:rsidR="00A12A49">
        <w:rPr>
          <w:noProof/>
        </w:rPr>
        <w:fldChar w:fldCharType="begin"/>
      </w:r>
      <w:r w:rsidR="00A12A49">
        <w:rPr>
          <w:noProof/>
        </w:rPr>
        <w:instrText xml:space="preserve"> REF _Ref506553143 \r \h </w:instrText>
      </w:r>
      <w:r w:rsidR="00A12A49">
        <w:rPr>
          <w:noProof/>
        </w:rPr>
      </w:r>
      <w:r w:rsidR="00A12A49">
        <w:rPr>
          <w:noProof/>
        </w:rPr>
        <w:fldChar w:fldCharType="separate"/>
      </w:r>
      <w:r w:rsidR="00A12A49">
        <w:rPr>
          <w:noProof/>
        </w:rPr>
        <w:t>2.3</w:t>
      </w:r>
      <w:r w:rsidR="00A12A49">
        <w:rPr>
          <w:noProof/>
        </w:rPr>
        <w:fldChar w:fldCharType="end"/>
      </w:r>
      <w:r w:rsidR="00A12A49">
        <w:rPr>
          <w:noProof/>
        </w:rPr>
        <w:t xml:space="preserve"> below</w:t>
      </w:r>
      <w:r w:rsidR="005E6BC3">
        <w:rPr>
          <w:noProof/>
        </w:rPr>
        <w:t xml:space="preserve"> for an overview</w:t>
      </w:r>
      <w:r w:rsidR="001645F0">
        <w:rPr>
          <w:noProof/>
        </w:rPr>
        <w:t xml:space="preserve"> of previous research</w:t>
      </w:r>
      <w:r w:rsidR="009D2000">
        <w:t>).</w:t>
      </w:r>
      <w:r w:rsidR="00A149AF">
        <w:t xml:space="preserve"> </w:t>
      </w:r>
      <w:r w:rsidR="000248C4">
        <w:t xml:space="preserve">Why, in flexible languages, do speakers make the categorial choices they do? If a given lexeme can more-or-less freely alternate between, say, </w:t>
      </w:r>
      <w:r w:rsidR="00DD2ACE">
        <w:t>referential</w:t>
      </w:r>
      <w:r w:rsidR="000248C4">
        <w:t xml:space="preserve"> and </w:t>
      </w:r>
      <w:r w:rsidR="00DD2ACE">
        <w:t xml:space="preserve">predicative </w:t>
      </w:r>
      <w:r w:rsidR="000248C4">
        <w:t>uses, what determines when a speaker uses one function over another?</w:t>
      </w:r>
      <w:r w:rsidR="00DA3A2A">
        <w:t xml:space="preserve"> This question is no less relevant for cases where flexibility is </w:t>
      </w:r>
      <w:r w:rsidR="00193933">
        <w:t xml:space="preserve">present but </w:t>
      </w:r>
      <w:r w:rsidR="00DA3A2A">
        <w:t xml:space="preserve">limited </w:t>
      </w:r>
      <w:r w:rsidR="00193933">
        <w:t xml:space="preserve">in degree or scope </w:t>
      </w:r>
      <w:r w:rsidR="00B82889">
        <w:t>(as in</w:t>
      </w:r>
      <w:r w:rsidR="00193933">
        <w:t xml:space="preserve"> the verbal use of </w:t>
      </w:r>
      <w:r w:rsidR="00193933" w:rsidRPr="00193933">
        <w:rPr>
          <w:rStyle w:val="CitationForm"/>
        </w:rPr>
        <w:t>shoe</w:t>
      </w:r>
      <w:r w:rsidR="00193933">
        <w:t xml:space="preserve"> in</w:t>
      </w:r>
      <w:r w:rsidR="00B82889">
        <w:t xml:space="preserve"> </w:t>
      </w:r>
      <w:r w:rsidR="00B82889">
        <w:fldChar w:fldCharType="begin"/>
      </w:r>
      <w:r w:rsidR="00B82889">
        <w:instrText xml:space="preserve"> REF _Ref503178250 \r \h </w:instrText>
      </w:r>
      <w:r w:rsidR="00B82889">
        <w:fldChar w:fldCharType="separate"/>
      </w:r>
      <w:r w:rsidR="00B82889">
        <w:t>(1)</w:t>
      </w:r>
      <w:r w:rsidR="00B82889">
        <w:fldChar w:fldCharType="end"/>
      </w:r>
      <w:r w:rsidR="00B82889">
        <w:t xml:space="preserve"> above)</w:t>
      </w:r>
      <w:r w:rsidR="007B197F">
        <w:t>, unidirectional (as in omnipredicative languages</w:t>
      </w:r>
      <w:r w:rsidR="00E14A31">
        <w:t xml:space="preserve"> like Nuuchahnulth</w:t>
      </w:r>
      <w:r w:rsidR="007B197F">
        <w:t xml:space="preserve"> (Nakayama 2002))</w:t>
      </w:r>
      <w:r w:rsidR="00E14A31">
        <w:t xml:space="preserve">, </w:t>
      </w:r>
      <w:r w:rsidR="00F517A3">
        <w:t>or lexicalized (i.e. no longer productive</w:t>
      </w:r>
      <w:r w:rsidR="007E1867">
        <w:t xml:space="preserve"> in</w:t>
      </w:r>
      <w:r w:rsidR="00F517A3">
        <w:t xml:space="preserve"> </w:t>
      </w:r>
      <w:r w:rsidR="00193933">
        <w:t>alternating categories</w:t>
      </w:r>
      <w:r w:rsidR="00F517A3">
        <w:t>)</w:t>
      </w:r>
      <w:r w:rsidR="00193933">
        <w:t>.</w:t>
      </w:r>
      <w:r w:rsidR="00251563">
        <w:t xml:space="preserve"> In these scenarios, why did speakers choose to use </w:t>
      </w:r>
      <w:r w:rsidR="00840CFA">
        <w:t xml:space="preserve">certain sets of </w:t>
      </w:r>
      <w:r w:rsidR="003C53A3">
        <w:t xml:space="preserve">lexemes in ways that gave rise to the distributional restrictions or lexicalization patterns that arose? </w:t>
      </w:r>
      <w:r w:rsidR="000248C4">
        <w:t>Since any choice between linguistic alternatives provides a means of conveying information, the presence of lexical flexibility in a language is yet another dimension of variation that speakers can manipulate to achieve their manifold discourse goals. How then is lexical flexibility deployed in discourse?</w:t>
      </w:r>
      <w:r w:rsidR="00A90AF3">
        <w:t xml:space="preserve"> This dissertation represents a first attempt to answer this question, </w:t>
      </w:r>
      <w:r w:rsidR="001D302D">
        <w:t>investigating</w:t>
      </w:r>
      <w:r w:rsidR="00A90AF3">
        <w:t xml:space="preserve"> the discourse-functional correlates of lexical flexibility in a small but diverse sample of languages.</w:t>
      </w:r>
    </w:p>
    <w:p w14:paraId="527F2D73" w14:textId="03D57DEC" w:rsidR="00850686" w:rsidRDefault="004073EB" w:rsidP="00772DC0">
      <w:r>
        <w:t xml:space="preserve">This focus on the role of lexical flexibility in discourse </w:t>
      </w:r>
      <w:r w:rsidR="00B50AA0">
        <w:t>moves beyond</w:t>
      </w:r>
      <w:r>
        <w:t xml:space="preserve"> the existing literature in that it aims to understand the functional underpinnings of lexical flexibility rather than debate its existence, the universality of lexical categories, or the existence of a </w:t>
      </w:r>
      <w:proofErr w:type="gramStart"/>
      <w:r>
        <w:t>particular lexical</w:t>
      </w:r>
      <w:proofErr w:type="gramEnd"/>
      <w:r>
        <w:t xml:space="preserve"> </w:t>
      </w:r>
      <w:r>
        <w:lastRenderedPageBreak/>
        <w:t xml:space="preserve">category in a </w:t>
      </w:r>
      <w:r w:rsidR="00AE0C82">
        <w:t>language</w:t>
      </w:r>
      <w:r>
        <w:t>. Instead, I start from the premise that all languages have some lexemes (however few) that exhibit lexical flexibility to varying degree</w:t>
      </w:r>
      <w:r w:rsidR="00553323">
        <w:t xml:space="preserve">s and </w:t>
      </w:r>
      <w:proofErr w:type="gramStart"/>
      <w:r w:rsidR="00553323">
        <w:t>perhaps at</w:t>
      </w:r>
      <w:proofErr w:type="gramEnd"/>
      <w:r w:rsidR="00553323">
        <w:t xml:space="preserve"> different levels (root, stem, word, or </w:t>
      </w:r>
      <w:r w:rsidR="00F3114A">
        <w:t>phrase</w:t>
      </w:r>
      <w:r w:rsidR="00553323">
        <w:t>)</w:t>
      </w:r>
      <w:r>
        <w:t>, and that categorical distinctions between lexemes are more strongly and consistently expressed in some languages than others.</w:t>
      </w:r>
      <w:r w:rsidR="008708F8">
        <w:t xml:space="preserve"> </w:t>
      </w:r>
      <w:r w:rsidR="00850686">
        <w:t>A discourse-oriented approach is also of special interest because it has the potential to shed light on a recurring question in discussions of lexical flexibility</w:t>
      </w:r>
      <w:r w:rsidR="00FA1106">
        <w:t xml:space="preserve">: </w:t>
      </w:r>
      <w:r w:rsidR="00A84880">
        <w:t xml:space="preserve">how much of the semantic shift that occurs when a lexeme changes function can </w:t>
      </w:r>
      <w:proofErr w:type="gramStart"/>
      <w:r w:rsidR="00A84880">
        <w:t>be imputed</w:t>
      </w:r>
      <w:proofErr w:type="gramEnd"/>
      <w:r w:rsidR="00A84880">
        <w:t xml:space="preserve"> to the discourse context, and how much to language- and lexeme-specific patterns that must be memorized by the speaker?</w:t>
      </w:r>
      <w:r w:rsidR="00772DC0">
        <w:t xml:space="preserve"> </w:t>
      </w:r>
      <w:r w:rsidR="003A3611">
        <w:t xml:space="preserve">In this </w:t>
      </w:r>
      <w:r w:rsidR="00772DC0">
        <w:t xml:space="preserve">dissertation </w:t>
      </w:r>
      <w:r w:rsidR="003A3611">
        <w:t xml:space="preserve">I aim to assess </w:t>
      </w:r>
      <w:r w:rsidR="00772DC0">
        <w:t xml:space="preserve">the extent to which semantic and pragmatic/discourse properties contribute to the categoriality of </w:t>
      </w:r>
      <w:r w:rsidR="00AE0C82">
        <w:t>lexemes</w:t>
      </w:r>
      <w:r w:rsidR="000258F5">
        <w:t>.</w:t>
      </w:r>
    </w:p>
    <w:p w14:paraId="5DA00AED" w14:textId="7FF71A60" w:rsidR="00F430E5" w:rsidRDefault="003A3611" w:rsidP="001B5863">
      <w:r>
        <w:t>This research potentially provides new insights into the emergence of</w:t>
      </w:r>
      <w:r w:rsidR="00B36E23">
        <w:t xml:space="preserve"> lexical categories</w:t>
      </w:r>
      <w:r w:rsidR="003F11AA">
        <w:t xml:space="preserve">, </w:t>
      </w:r>
      <w:r w:rsidR="00B36E23">
        <w:t>in the sense of morphosyntactic constructions dedicated to specific pragmatic functions</w:t>
      </w:r>
      <w:r>
        <w:t xml:space="preserve">. If choice of </w:t>
      </w:r>
      <w:r w:rsidR="00341C59">
        <w:t xml:space="preserve">lexical category </w:t>
      </w:r>
      <w:r>
        <w:t>in highly flexible languages is shown to be tied to discourse function</w:t>
      </w:r>
      <w:r w:rsidR="00002E8C">
        <w:t xml:space="preserve"> </w:t>
      </w:r>
      <w:r w:rsidR="00703236">
        <w:t xml:space="preserve">in a way </w:t>
      </w:r>
      <w:proofErr w:type="gramStart"/>
      <w:r w:rsidR="00703236">
        <w:t>similar to</w:t>
      </w:r>
      <w:proofErr w:type="gramEnd"/>
      <w:r w:rsidR="00703236">
        <w:t xml:space="preserve"> that </w:t>
      </w:r>
      <w:r w:rsidR="00002E8C">
        <w:t>outlined by Hopper &amp; Thompson</w:t>
      </w:r>
      <w:r w:rsidR="003F11AA">
        <w:t xml:space="preserve"> </w:t>
      </w:r>
      <w:r w:rsidR="003F11AA" w:rsidRPr="003F11AA">
        <w:rPr>
          <w:noProof/>
        </w:rPr>
        <w:t>(1984)</w:t>
      </w:r>
      <w:r w:rsidR="00002E8C">
        <w:t xml:space="preserve"> and </w:t>
      </w:r>
      <w:r w:rsidR="003F11AA">
        <w:t xml:space="preserve">Thompson </w:t>
      </w:r>
      <w:r w:rsidR="003F11AA" w:rsidRPr="003F11AA">
        <w:rPr>
          <w:noProof/>
        </w:rPr>
        <w:t>(1989)</w:t>
      </w:r>
      <w:r w:rsidR="00002E8C">
        <w:t xml:space="preserve">, this suggests that </w:t>
      </w:r>
      <w:r w:rsidR="005F36E8">
        <w:t>categorial differences in language develop out of the gradual routinization and grammaticization</w:t>
      </w:r>
      <w:r w:rsidR="00703236" w:rsidRPr="00E01A31">
        <w:rPr>
          <w:rStyle w:val="FootnoteReference"/>
        </w:rPr>
        <w:footnoteReference w:id="2"/>
      </w:r>
      <w:r w:rsidR="005F36E8">
        <w:t xml:space="preserve"> of discourse tendencies</w:t>
      </w:r>
      <w:r w:rsidR="007F0F8F">
        <w:t>.</w:t>
      </w:r>
      <w:r w:rsidR="00BC46BE">
        <w:t xml:space="preserve"> Comparable developments of grammatical categories out of discourse tendencies </w:t>
      </w:r>
      <w:proofErr w:type="gramStart"/>
      <w:r w:rsidR="00BC46BE">
        <w:t>are attested</w:t>
      </w:r>
      <w:proofErr w:type="gramEnd"/>
      <w:r w:rsidR="00BC46BE">
        <w:t xml:space="preserve"> for other areas of grammar as well, including grammatical relations</w:t>
      </w:r>
      <w:r w:rsidR="001344CB">
        <w:t xml:space="preserve"> </w:t>
      </w:r>
      <w:r w:rsidR="001344CB" w:rsidRPr="001344CB">
        <w:rPr>
          <w:noProof/>
        </w:rPr>
        <w:t>(Mithun 2012)</w:t>
      </w:r>
      <w:r w:rsidR="00BC46BE">
        <w:t xml:space="preserve"> and bound vs. free pronominal forms </w:t>
      </w:r>
      <w:r w:rsidR="004841B6" w:rsidRPr="004841B6">
        <w:rPr>
          <w:noProof/>
        </w:rPr>
        <w:t>(Mithun 2013)</w:t>
      </w:r>
      <w:r w:rsidR="00BC46BE">
        <w:t>.</w:t>
      </w:r>
      <w:r w:rsidR="007C0994">
        <w:t xml:space="preserve"> </w:t>
      </w:r>
      <w:r w:rsidR="00D83CB4">
        <w:t>G</w:t>
      </w:r>
      <w:r w:rsidR="007C0994">
        <w:t xml:space="preserve">rammaticized </w:t>
      </w:r>
      <w:r w:rsidR="00961BD1">
        <w:t xml:space="preserve">categorial </w:t>
      </w:r>
      <w:r w:rsidR="007C0994">
        <w:t xml:space="preserve">differences may </w:t>
      </w:r>
      <w:proofErr w:type="gramStart"/>
      <w:r w:rsidR="007C0994">
        <w:t>be lost</w:t>
      </w:r>
      <w:proofErr w:type="gramEnd"/>
      <w:r w:rsidR="007C0994">
        <w:t xml:space="preserve"> as well: the loss of most English inflectional morphology</w:t>
      </w:r>
      <w:r w:rsidR="009E507A">
        <w:t>, for example,</w:t>
      </w:r>
      <w:r w:rsidR="007C0994">
        <w:t xml:space="preserve"> </w:t>
      </w:r>
      <w:r w:rsidR="00DB0E34">
        <w:t>may have contributed to an increased degree of lexical flexibility in the language</w:t>
      </w:r>
      <w:r w:rsidR="002F666B">
        <w:t xml:space="preserve"> </w:t>
      </w:r>
      <w:r w:rsidR="00D83CB4">
        <w:t xml:space="preserve">(though see </w:t>
      </w:r>
      <w:proofErr w:type="spellStart"/>
      <w:r w:rsidR="005D238E">
        <w:t>Kastovsky</w:t>
      </w:r>
      <w:proofErr w:type="spellEnd"/>
      <w:r w:rsidR="004509DF">
        <w:t xml:space="preserve"> </w:t>
      </w:r>
      <w:r w:rsidR="0077046B">
        <w:t>(</w:t>
      </w:r>
      <w:r w:rsidR="004509DF">
        <w:t>1968, 1996, 2006:</w:t>
      </w:r>
      <w:r w:rsidR="00895645">
        <w:t>153</w:t>
      </w:r>
      <w:r w:rsidR="0077046B">
        <w:t>)</w:t>
      </w:r>
      <w:r w:rsidR="00895645">
        <w:t xml:space="preserve"> for an opposing perspective</w:t>
      </w:r>
      <w:r w:rsidR="00D83CB4">
        <w:t>)</w:t>
      </w:r>
      <w:r w:rsidR="002F666B">
        <w:t xml:space="preserve">. Languages may therefore become </w:t>
      </w:r>
      <w:proofErr w:type="gramStart"/>
      <w:r w:rsidR="002F666B">
        <w:t>more or less categorial</w:t>
      </w:r>
      <w:proofErr w:type="gramEnd"/>
      <w:r w:rsidR="002F666B">
        <w:t xml:space="preserve"> over time.</w:t>
      </w:r>
    </w:p>
    <w:p w14:paraId="73FF64A6" w14:textId="666F98D9" w:rsidR="00BC46BE" w:rsidRDefault="001B5863" w:rsidP="001B5863">
      <w:r>
        <w:t xml:space="preserve">Nakayama </w:t>
      </w:r>
      <w:r w:rsidR="00860B89" w:rsidRPr="00860B89">
        <w:rPr>
          <w:noProof/>
        </w:rPr>
        <w:t>(2002:3, 54, 57)</w:t>
      </w:r>
      <w:r w:rsidR="00C46958">
        <w:t xml:space="preserve"> </w:t>
      </w:r>
      <w:r>
        <w:t xml:space="preserve">argues that </w:t>
      </w:r>
      <w:r w:rsidR="00256718">
        <w:t>a discourse-oriented</w:t>
      </w:r>
      <w:r w:rsidR="00BC46BE">
        <w:t xml:space="preserve"> model </w:t>
      </w:r>
      <w:r w:rsidR="00256718">
        <w:t xml:space="preserve">of lexical categories </w:t>
      </w:r>
      <w:r w:rsidR="00DD33E8">
        <w:t xml:space="preserve">also </w:t>
      </w:r>
      <w:r>
        <w:t>explains the highly flexible nature of lexemes in Nuuchahnulth (</w:t>
      </w:r>
      <w:r w:rsidR="00D46D1E">
        <w:t xml:space="preserve">a.k.a Nootka; </w:t>
      </w:r>
      <w:r>
        <w:t>Wakashan)</w:t>
      </w:r>
      <w:r w:rsidR="004573C0">
        <w:t xml:space="preserve"> as compared to more categorically rigid languages.</w:t>
      </w:r>
      <w:r w:rsidR="00BC46BE">
        <w:t xml:space="preserve"> Lexical categories in Nuuchahnulth are </w:t>
      </w:r>
      <w:r w:rsidR="00BC46BE">
        <w:lastRenderedPageBreak/>
        <w:t>principally discourse tendencies rather than obligatory grammatical conventions</w:t>
      </w:r>
      <w:r w:rsidR="005C6169">
        <w:t xml:space="preserve">, and so </w:t>
      </w:r>
      <w:r w:rsidR="00BC46BE">
        <w:t>the language is flexible in virtue of the fact that it has not undergone this categorical grammaticization process.</w:t>
      </w:r>
      <w:r w:rsidR="002E02BA">
        <w:t xml:space="preserve"> This dissertation provides support for this model of the emergence of lexical categories by showing the extent to which discourse and information</w:t>
      </w:r>
      <w:r w:rsidR="00B860CD">
        <w:t xml:space="preserve"> status</w:t>
      </w:r>
      <w:r w:rsidR="002E02BA">
        <w:t xml:space="preserve"> considerations contribute </w:t>
      </w:r>
      <w:proofErr w:type="gramStart"/>
      <w:r w:rsidR="002E02BA">
        <w:t>to choice</w:t>
      </w:r>
      <w:proofErr w:type="gramEnd"/>
      <w:r w:rsidR="002E02BA">
        <w:t xml:space="preserve"> of lexical category.</w:t>
      </w:r>
    </w:p>
    <w:p w14:paraId="27C52646" w14:textId="5804CE94" w:rsidR="00E62FD7" w:rsidRDefault="00E62FD7" w:rsidP="001B5863">
      <w:r>
        <w:t>The specific research questions I ask in this dissertation are as follows</w:t>
      </w:r>
      <w:r w:rsidR="00854586">
        <w:t xml:space="preserve">. Each will </w:t>
      </w:r>
      <w:proofErr w:type="gramStart"/>
      <w:r w:rsidR="00854586">
        <w:t>be discussed</w:t>
      </w:r>
      <w:proofErr w:type="gramEnd"/>
      <w:r w:rsidR="00854586">
        <w:t xml:space="preserve"> in more detail in §</w:t>
      </w:r>
      <w:r w:rsidR="00854586">
        <w:fldChar w:fldCharType="begin"/>
      </w:r>
      <w:r w:rsidR="00854586">
        <w:instrText xml:space="preserve"> REF _Ref503178933 \r \h </w:instrText>
      </w:r>
      <w:r w:rsidR="00854586">
        <w:fldChar w:fldCharType="separate"/>
      </w:r>
      <w:r w:rsidR="00854586">
        <w:t>4</w:t>
      </w:r>
      <w:r w:rsidR="00854586">
        <w:fldChar w:fldCharType="end"/>
      </w:r>
      <w:r w:rsidR="00854586">
        <w:t>.</w:t>
      </w:r>
    </w:p>
    <w:p w14:paraId="515A098B" w14:textId="5CDE2AB0" w:rsidR="00E62FD7" w:rsidRDefault="00860784" w:rsidP="00E62FD7">
      <w:pPr>
        <w:pStyle w:val="ListParagraph"/>
        <w:numPr>
          <w:ilvl w:val="0"/>
          <w:numId w:val="10"/>
        </w:numPr>
      </w:pPr>
      <w:bookmarkStart w:id="4" w:name="OLE_LINK2"/>
      <w:r>
        <w:t xml:space="preserve">Does the extent of lexical flexibility </w:t>
      </w:r>
      <w:proofErr w:type="gramStart"/>
      <w:r w:rsidR="002B69AE">
        <w:t>observed</w:t>
      </w:r>
      <w:proofErr w:type="gramEnd"/>
      <w:r w:rsidR="002B69AE">
        <w:t xml:space="preserve"> for</w:t>
      </w:r>
      <w:r>
        <w:t xml:space="preserve"> a </w:t>
      </w:r>
      <w:r w:rsidR="00D26262">
        <w:t xml:space="preserve">language </w:t>
      </w:r>
      <w:r>
        <w:t xml:space="preserve">correlate </w:t>
      </w:r>
      <w:r w:rsidR="00F370CF">
        <w:t>with</w:t>
      </w:r>
      <w:r>
        <w:t xml:space="preserve"> size of corpus?</w:t>
      </w:r>
      <w:r w:rsidR="00B17780">
        <w:t xml:space="preserve"> Does it correlate with the token frequency</w:t>
      </w:r>
      <w:r w:rsidR="007B4490">
        <w:t xml:space="preserve"> or corpus dispersion</w:t>
      </w:r>
      <w:r w:rsidR="00B17780">
        <w:t xml:space="preserve"> of the lexeme?</w:t>
      </w:r>
      <w:r w:rsidR="009141BE">
        <w:t xml:space="preserve"> (Chapter 2)</w:t>
      </w:r>
    </w:p>
    <w:p w14:paraId="062D0998" w14:textId="04F047F1" w:rsidR="00860784" w:rsidRDefault="00860784" w:rsidP="00E62FD7">
      <w:pPr>
        <w:pStyle w:val="ListParagraph"/>
        <w:numPr>
          <w:ilvl w:val="0"/>
          <w:numId w:val="10"/>
        </w:numPr>
      </w:pPr>
      <w:r>
        <w:t xml:space="preserve">Do certain semantic domains tend to exhibit </w:t>
      </w:r>
      <w:r w:rsidR="009A355A">
        <w:t>more</w:t>
      </w:r>
      <w:r>
        <w:t xml:space="preserve"> lexical flexibility than others?</w:t>
      </w:r>
      <w:r w:rsidR="00B17780">
        <w:t xml:space="preserve"> Is lexical flexibility sensitive to the animacy hierarchy? Are property concepts more flexible than </w:t>
      </w:r>
      <w:r w:rsidR="00DA7EB9">
        <w:t xml:space="preserve">concrete </w:t>
      </w:r>
      <w:r w:rsidR="00B17780">
        <w:t>items and/or events?</w:t>
      </w:r>
      <w:r>
        <w:t xml:space="preserve"> </w:t>
      </w:r>
      <w:r w:rsidR="009B264B">
        <w:t>(Chapter 3)</w:t>
      </w:r>
    </w:p>
    <w:p w14:paraId="08D5B582" w14:textId="77777777" w:rsidR="00860784" w:rsidRDefault="00860784" w:rsidP="00E62FD7">
      <w:pPr>
        <w:pStyle w:val="ListParagraph"/>
        <w:numPr>
          <w:ilvl w:val="0"/>
          <w:numId w:val="10"/>
        </w:numPr>
      </w:pPr>
      <w:r>
        <w:t xml:space="preserve">Does the current and/or previous </w:t>
      </w:r>
      <w:r w:rsidR="00274D9B">
        <w:t xml:space="preserve">choice of grammatical role for a lexeme correlate </w:t>
      </w:r>
      <w:r w:rsidR="00FB3466">
        <w:t>with</w:t>
      </w:r>
      <w:r w:rsidR="00274D9B">
        <w:t xml:space="preserve"> choice of lexical category? </w:t>
      </w:r>
      <w:r w:rsidR="009B264B">
        <w:t xml:space="preserve">(Chapter </w:t>
      </w:r>
      <w:r w:rsidR="00B17780">
        <w:t>4</w:t>
      </w:r>
      <w:r w:rsidR="009B264B">
        <w:t>)</w:t>
      </w:r>
    </w:p>
    <w:p w14:paraId="09A0F2EE" w14:textId="77777777" w:rsidR="00274D9B" w:rsidRDefault="00274D9B" w:rsidP="00E62FD7">
      <w:pPr>
        <w:pStyle w:val="ListParagraph"/>
        <w:numPr>
          <w:ilvl w:val="0"/>
          <w:numId w:val="10"/>
        </w:numPr>
      </w:pPr>
      <w:r>
        <w:t>Does information status</w:t>
      </w:r>
      <w:r w:rsidR="00B17780">
        <w:t xml:space="preserve"> (given vs. new vs. activated)</w:t>
      </w:r>
      <w:r>
        <w:t xml:space="preserve"> correlate </w:t>
      </w:r>
      <w:r w:rsidR="00FB3466">
        <w:t>with</w:t>
      </w:r>
      <w:r>
        <w:t xml:space="preserve"> choice of lexical category? </w:t>
      </w:r>
      <w:r w:rsidR="009B264B">
        <w:t xml:space="preserve">(Chapter </w:t>
      </w:r>
      <w:r w:rsidR="00B82538">
        <w:t>5</w:t>
      </w:r>
      <w:r w:rsidR="009B264B">
        <w:t>)</w:t>
      </w:r>
    </w:p>
    <w:bookmarkEnd w:id="4"/>
    <w:p w14:paraId="7E94387F" w14:textId="77777777" w:rsidR="00524676" w:rsidRPr="00E62FD7" w:rsidRDefault="00524676" w:rsidP="00524676">
      <w:pPr>
        <w:pStyle w:val="NoSpacing"/>
      </w:pPr>
      <w:r>
        <w:t xml:space="preserve">I discuss my hypotheses and expected results for each of these research questions in my chapter outline below </w:t>
      </w:r>
      <w:r w:rsidR="003D4C8C">
        <w:t>(§</w:t>
      </w:r>
      <w:r w:rsidR="003D4C8C">
        <w:fldChar w:fldCharType="begin"/>
      </w:r>
      <w:r w:rsidR="003D4C8C">
        <w:instrText xml:space="preserve"> REF _Ref503178933 \r \h </w:instrText>
      </w:r>
      <w:r w:rsidR="003D4C8C">
        <w:fldChar w:fldCharType="separate"/>
      </w:r>
      <w:r w:rsidR="003D4C8C">
        <w:t>4</w:t>
      </w:r>
      <w:r w:rsidR="003D4C8C">
        <w:fldChar w:fldCharType="end"/>
      </w:r>
      <w:r w:rsidR="003D4C8C">
        <w:t>)</w:t>
      </w:r>
      <w:r>
        <w:t>.</w:t>
      </w:r>
    </w:p>
    <w:p w14:paraId="17486E81" w14:textId="77777777" w:rsidR="00341C59" w:rsidRDefault="00DE6C31" w:rsidP="00EE5A6A">
      <w:pPr>
        <w:pStyle w:val="Heading1"/>
      </w:pPr>
      <w:bookmarkStart w:id="5" w:name="_Ref502225471"/>
      <w:r>
        <w:t>Background</w:t>
      </w:r>
      <w:bookmarkEnd w:id="5"/>
    </w:p>
    <w:p w14:paraId="50C402D6" w14:textId="77777777" w:rsidR="00E64E69" w:rsidRDefault="00E64E69" w:rsidP="00E64E69">
      <w:r>
        <w:t xml:space="preserve">In this section, I outline at </w:t>
      </w:r>
      <w:proofErr w:type="gramStart"/>
      <w:r>
        <w:t>a high level</w:t>
      </w:r>
      <w:proofErr w:type="gramEnd"/>
      <w:r>
        <w:t xml:space="preserve"> the major approaches adopted by typologists in treating lexical categories generally, and flexible categories more specifically. I then advance the approach that will </w:t>
      </w:r>
      <w:proofErr w:type="gramStart"/>
      <w:r>
        <w:t>be adopted</w:t>
      </w:r>
      <w:proofErr w:type="gramEnd"/>
      <w:r>
        <w:t xml:space="preserve"> in this dissertation.</w:t>
      </w:r>
    </w:p>
    <w:p w14:paraId="0AAD9985" w14:textId="77777777" w:rsidR="00EF2A9D" w:rsidRDefault="00EF2A9D" w:rsidP="00EF2A9D">
      <w:pPr>
        <w:pStyle w:val="Heading2"/>
      </w:pPr>
      <w:r>
        <w:t>Approaches to Lexical Categorization</w:t>
      </w:r>
    </w:p>
    <w:p w14:paraId="40E74B9F" w14:textId="77777777" w:rsidR="000F44E4" w:rsidRDefault="00B230F3" w:rsidP="000F44E4">
      <w:r>
        <w:t xml:space="preserve">As is well known, the </w:t>
      </w:r>
      <w:r w:rsidRPr="00B230F3">
        <w:rPr>
          <w:rStyle w:val="Definition"/>
        </w:rPr>
        <w:t>classical</w:t>
      </w:r>
      <w:r>
        <w:t xml:space="preserve"> or </w:t>
      </w:r>
      <w:r w:rsidRPr="00B230F3">
        <w:rPr>
          <w:rStyle w:val="Definition"/>
        </w:rPr>
        <w:t>traditional</w:t>
      </w:r>
      <w:r>
        <w:t xml:space="preserve"> approach to parts of speech has its origins in the </w:t>
      </w:r>
      <w:r w:rsidRPr="00015C5F">
        <w:rPr>
          <w:rStyle w:val="BookTitle"/>
          <w:noProof/>
          <w:lang w:val="el-GR"/>
        </w:rPr>
        <w:t>Τέχνη</w:t>
      </w:r>
      <w:r w:rsidRPr="00A93F5B">
        <w:rPr>
          <w:rStyle w:val="BookTitle"/>
          <w:noProof/>
        </w:rPr>
        <w:t xml:space="preserve"> </w:t>
      </w:r>
      <w:r w:rsidRPr="00015C5F">
        <w:rPr>
          <w:rStyle w:val="BookTitle"/>
          <w:noProof/>
          <w:lang w:val="el-GR"/>
        </w:rPr>
        <w:t>Γραμματική</w:t>
      </w:r>
      <w:r w:rsidRPr="000F44E4">
        <w:rPr>
          <w:rStyle w:val="BookTitle"/>
        </w:rPr>
        <w:t xml:space="preserve"> / </w:t>
      </w:r>
      <w:r w:rsidRPr="00A93F5B">
        <w:rPr>
          <w:rStyle w:val="BookTitle"/>
          <w:noProof/>
        </w:rPr>
        <w:t>Tékhnē Grammatiké</w:t>
      </w:r>
      <w:r w:rsidRPr="00B230F3">
        <w:t xml:space="preserve"> (‘The Art of Grammar’)</w:t>
      </w:r>
      <w:r>
        <w:t xml:space="preserve"> of the grammarian Dionysius Thrax in classical antiquity (2</w:t>
      </w:r>
      <w:r w:rsidRPr="00B230F3">
        <w:rPr>
          <w:vertAlign w:val="superscript"/>
        </w:rPr>
        <w:t>nd</w:t>
      </w:r>
      <w:r>
        <w:t xml:space="preserve"> century B.C.E.).</w:t>
      </w:r>
      <w:r w:rsidR="000F44E4">
        <w:t xml:space="preserve"> The </w:t>
      </w:r>
      <w:r w:rsidR="000F44E4" w:rsidRPr="00A93F5B">
        <w:rPr>
          <w:rStyle w:val="BookTitle"/>
          <w:noProof/>
        </w:rPr>
        <w:t>Tékhnē</w:t>
      </w:r>
      <w:r w:rsidR="000F44E4">
        <w:t xml:space="preserve"> synthesizes the work of Dionysius’ predecessors, describing eight parts of speech for ancient Greek: noun, verb, </w:t>
      </w:r>
      <w:r w:rsidR="000F44E4">
        <w:lastRenderedPageBreak/>
        <w:t xml:space="preserve">participle, article, pronoun, preposition, adverb, and conjunction. These parts of speech were based </w:t>
      </w:r>
      <w:proofErr w:type="gramStart"/>
      <w:r w:rsidR="000F44E4">
        <w:t>largely on</w:t>
      </w:r>
      <w:proofErr w:type="gramEnd"/>
      <w:r w:rsidR="000F44E4">
        <w:t xml:space="preserve"> morphological (especially inflectional) criteria </w:t>
      </w:r>
      <w:r w:rsidR="000F44E4" w:rsidRPr="000F44E4">
        <w:rPr>
          <w:noProof/>
        </w:rPr>
        <w:t>(Rauh 2010:17–20)</w:t>
      </w:r>
      <w:r w:rsidR="000F44E4">
        <w:t>.</w:t>
      </w:r>
    </w:p>
    <w:p w14:paraId="044CF778" w14:textId="73062A9D" w:rsidR="00CD4BD2" w:rsidRDefault="00CD4BD2" w:rsidP="00CD4BD2">
      <w:r>
        <w:t>Th</w:t>
      </w:r>
      <w:r w:rsidRPr="00CD4BD2">
        <w:t xml:space="preserve">e </w:t>
      </w:r>
      <w:r w:rsidRPr="00A93F5B">
        <w:rPr>
          <w:rStyle w:val="BookTitle"/>
          <w:noProof/>
        </w:rPr>
        <w:t>Tékhnē</w:t>
      </w:r>
      <w:r w:rsidRPr="00CD4BD2">
        <w:t xml:space="preserve"> was</w:t>
      </w:r>
      <w:r>
        <w:t xml:space="preserve"> then translated and its model applied to Latin i</w:t>
      </w:r>
      <w:r w:rsidRPr="009B6AF6">
        <w:t xml:space="preserve">n the </w:t>
      </w:r>
      <w:r w:rsidRPr="007173AB">
        <w:rPr>
          <w:rStyle w:val="BookTitle"/>
          <w:lang w:val="la-Latn"/>
        </w:rPr>
        <w:t>Ars Grammatica</w:t>
      </w:r>
      <w:r w:rsidRPr="009B6AF6">
        <w:t xml:space="preserve"> of </w:t>
      </w:r>
      <w:proofErr w:type="spellStart"/>
      <w:r w:rsidRPr="009B6AF6">
        <w:t>Remnius</w:t>
      </w:r>
      <w:proofErr w:type="spellEnd"/>
      <w:r w:rsidRPr="009B6AF6">
        <w:t xml:space="preserve"> </w:t>
      </w:r>
      <w:proofErr w:type="spellStart"/>
      <w:r w:rsidRPr="009B6AF6">
        <w:t>Palaemon</w:t>
      </w:r>
      <w:proofErr w:type="spellEnd"/>
      <w:r w:rsidRPr="009B6AF6">
        <w:t xml:space="preserve">, initiating a tradition wherein the languages of </w:t>
      </w:r>
      <w:r>
        <w:t xml:space="preserve">Europe and eventually the world (see for example McDonald </w:t>
      </w:r>
      <w:r w:rsidRPr="00023D6E">
        <w:rPr>
          <w:noProof/>
        </w:rPr>
        <w:t>(2013)</w:t>
      </w:r>
      <w:r>
        <w:t>) were described using both Dionysius’ eight categories (</w:t>
      </w:r>
      <w:r w:rsidR="000316DF">
        <w:t>though with an additional adjective class and lacking the participle class</w:t>
      </w:r>
      <w:r>
        <w:t xml:space="preserve">) and, importantly, his method of identifying those categories on the basis of primarily morphological criteria </w:t>
      </w:r>
      <w:r>
        <w:rPr>
          <w:noProof/>
        </w:rPr>
        <w:t>(Rauh 2010:20)</w:t>
      </w:r>
      <w:r>
        <w:t>. Implicit in the classical approach is the assumption that parts of speech are universal, in the sense of being instantiated in all languages.</w:t>
      </w:r>
    </w:p>
    <w:p w14:paraId="17BE6EDE" w14:textId="77777777" w:rsidR="00070468" w:rsidRDefault="002D4762" w:rsidP="00CD4BD2">
      <w:r w:rsidRPr="002D4762">
        <w:t>The American structuralists in the tradition of Franz Boas questioned this assumption in a programmatic and comprehensive way. Writing on grammatical rather than lexical categories, Boas states, “Grammarians who have studied the languages of Europe and western Asia have developed a system of categories which we are inclined to look for in every language”</w:t>
      </w:r>
      <w:r>
        <w:t xml:space="preserve"> </w:t>
      </w:r>
      <w:r w:rsidRPr="002D4762">
        <w:rPr>
          <w:noProof/>
        </w:rPr>
        <w:t>(Boas 1911:35)</w:t>
      </w:r>
      <w:r w:rsidRPr="002D4762">
        <w:t>. He concludes that this endeavor is a folly, and that “in a discussion of the characteristics of various languages different fundamental categories will be found”</w:t>
      </w:r>
      <w:r>
        <w:t xml:space="preserve"> </w:t>
      </w:r>
      <w:r w:rsidRPr="002D4762">
        <w:rPr>
          <w:noProof/>
        </w:rPr>
        <w:t>(Boas 1911:43)</w:t>
      </w:r>
      <w:r w:rsidRPr="002D4762">
        <w:t xml:space="preserve">. Boas’ student Edward Sapir applies this same language-particular approach to lexical categories: “[N]o logical scheme of the parts of speech—their number, nature, and necessary confines—is of the slightest interest to the linguist. Each language has its own scheme. Everything depends on the formal demarcations which it recognizes.” </w:t>
      </w:r>
      <w:r w:rsidRPr="002D4762">
        <w:rPr>
          <w:noProof/>
        </w:rPr>
        <w:t>(Sapir 1921:125)</w:t>
      </w:r>
      <w:r w:rsidRPr="002D4762">
        <w:t xml:space="preserve">. Boas also strongly influenced Leonard Bloomfield, who treated language as a scientific object and, in applying Boasian methods, saw lexical categories as something to </w:t>
      </w:r>
      <w:proofErr w:type="gramStart"/>
      <w:r w:rsidRPr="002D4762">
        <w:t>be empirically discovered</w:t>
      </w:r>
      <w:proofErr w:type="gramEnd"/>
      <w:r w:rsidRPr="002D4762">
        <w:t xml:space="preserve"> in the different syntactic distributions of words, rather than imposed on a language </w:t>
      </w:r>
      <w:r w:rsidRPr="00F831C8">
        <w:rPr>
          <w:rStyle w:val="Foreign"/>
        </w:rPr>
        <w:t>a priori</w:t>
      </w:r>
      <w:r w:rsidRPr="002D4762">
        <w:t xml:space="preserve"> </w:t>
      </w:r>
      <w:r w:rsidR="003C5FFB" w:rsidRPr="003C5FFB">
        <w:rPr>
          <w:noProof/>
        </w:rPr>
        <w:t>(Rauh 2010:33)</w:t>
      </w:r>
      <w:r w:rsidRPr="002D4762">
        <w:t>.</w:t>
      </w:r>
    </w:p>
    <w:p w14:paraId="7FAFFDEE" w14:textId="25FA2E7C" w:rsidR="002D4762" w:rsidRDefault="00070468" w:rsidP="00CD4BD2">
      <w:r w:rsidRPr="00070468">
        <w:t xml:space="preserve">This structuralist approach to lexical categories, which came to be known as the </w:t>
      </w:r>
      <w:r w:rsidRPr="00EF6BB2">
        <w:rPr>
          <w:rStyle w:val="Definition"/>
        </w:rPr>
        <w:t>distributional method</w:t>
      </w:r>
      <w:r w:rsidRPr="00070468">
        <w:t xml:space="preserve"> </w:t>
      </w:r>
      <w:r w:rsidR="00EF6BB2" w:rsidRPr="00EF6BB2">
        <w:rPr>
          <w:noProof/>
        </w:rPr>
        <w:t>(Harris 1951:5)</w:t>
      </w:r>
      <w:r w:rsidRPr="00070468">
        <w:t xml:space="preserve">, constituted a major advance in the typological study of parts of speech, and </w:t>
      </w:r>
      <w:r w:rsidR="00D90C9A">
        <w:t xml:space="preserve">continues to </w:t>
      </w:r>
      <w:proofErr w:type="gramStart"/>
      <w:r w:rsidR="00D90C9A">
        <w:t>be widely used</w:t>
      </w:r>
      <w:proofErr w:type="gramEnd"/>
      <w:r w:rsidR="00D90C9A">
        <w:t xml:space="preserve"> for</w:t>
      </w:r>
      <w:r w:rsidRPr="00070468">
        <w:t xml:space="preserve"> syntactic analysis </w:t>
      </w:r>
      <w:r w:rsidR="00E44288">
        <w:t>across both functionalist and formalist approaches</w:t>
      </w:r>
      <w:r w:rsidRPr="00070468">
        <w:t xml:space="preserve"> </w:t>
      </w:r>
      <w:r w:rsidR="00EF6BB2" w:rsidRPr="00EF6BB2">
        <w:rPr>
          <w:noProof/>
        </w:rPr>
        <w:t>(Croft 2001:11)</w:t>
      </w:r>
      <w:r w:rsidRPr="00070468">
        <w:t xml:space="preserve">. While a significant step forward, the distributional method for identifying word classes is however faced with one particularly potent problem: what to do when the distributional criteria for classifying lexemes yield conflicting </w:t>
      </w:r>
      <w:proofErr w:type="gramStart"/>
      <w:r w:rsidRPr="00070468">
        <w:t>results, or</w:t>
      </w:r>
      <w:proofErr w:type="gramEnd"/>
      <w:r w:rsidRPr="00070468">
        <w:t xml:space="preserve"> fail to yield consistent and well-defined categories.</w:t>
      </w:r>
    </w:p>
    <w:p w14:paraId="40E8E60C" w14:textId="44B424DA" w:rsidR="00445B48" w:rsidRDefault="00BE0B4D" w:rsidP="00A755C0">
      <w:r w:rsidRPr="00BE0B4D">
        <w:lastRenderedPageBreak/>
        <w:t>A partial solution to this problem was the recognition, established in a series of studies by Eleanor Rosch</w:t>
      </w:r>
      <w:r>
        <w:t xml:space="preserve"> </w:t>
      </w:r>
      <w:r w:rsidRPr="00BE0B4D">
        <w:rPr>
          <w:noProof/>
        </w:rPr>
        <w:t>(1973a; 1973b; 1975; Rosch &amp; Mervis 1975; Rosch et al. 1976; Rosch 1978)</w:t>
      </w:r>
      <w:r w:rsidR="00351494">
        <w:t xml:space="preserve"> </w:t>
      </w:r>
      <w:r w:rsidRPr="00BE0B4D">
        <w:t xml:space="preserve">and popularized among linguists by Lakoff </w:t>
      </w:r>
      <w:r w:rsidR="00351494" w:rsidRPr="00351494">
        <w:rPr>
          <w:noProof/>
        </w:rPr>
        <w:t>(1987)</w:t>
      </w:r>
      <w:r w:rsidRPr="00BE0B4D">
        <w:t xml:space="preserve"> and Taylor</w:t>
      </w:r>
      <w:r w:rsidR="00351494">
        <w:t xml:space="preserve"> </w:t>
      </w:r>
      <w:r w:rsidR="00351494" w:rsidRPr="00351494">
        <w:rPr>
          <w:noProof/>
        </w:rPr>
        <w:t>(1989</w:t>
      </w:r>
      <w:r w:rsidR="00351494">
        <w:rPr>
          <w:noProof/>
        </w:rPr>
        <w:t xml:space="preserve"> [2003]</w:t>
      </w:r>
      <w:r w:rsidR="00351494" w:rsidRPr="00351494">
        <w:rPr>
          <w:noProof/>
        </w:rPr>
        <w:t>)</w:t>
      </w:r>
      <w:r w:rsidRPr="00BE0B4D">
        <w:t>, that lexical categories a</w:t>
      </w:r>
      <w:r w:rsidR="00676960">
        <w:t>re prototype-based</w:t>
      </w:r>
      <w:r w:rsidR="008C5D11">
        <w:t xml:space="preserve">, and </w:t>
      </w:r>
      <w:r w:rsidRPr="00BE0B4D">
        <w:t xml:space="preserve">that members of a category do not necessarily exhibit all the properties associated with that category. This body of research collectively challenged the classical approach to lexical categories based on necessary and sufficient conditions cleanly delineating distinct categories. While linguists were </w:t>
      </w:r>
      <w:proofErr w:type="gramStart"/>
      <w:r w:rsidRPr="00BE0B4D">
        <w:t>generally quick</w:t>
      </w:r>
      <w:proofErr w:type="gramEnd"/>
      <w:r w:rsidRPr="00BE0B4D">
        <w:t xml:space="preserve"> to accept the existence of gradience and fuzzy boundaries for linguistic categories </w:t>
      </w:r>
      <w:r w:rsidR="00036CB3" w:rsidRPr="00036CB3">
        <w:rPr>
          <w:noProof/>
        </w:rPr>
        <w:t>(Rauh 2010:7)</w:t>
      </w:r>
      <w:r w:rsidRPr="00BE0B4D">
        <w:t>, the prototype approach did not really solve the essential problems of lexical categorization, namely, how to identify them, and their crosslinguistic status if any.</w:t>
      </w:r>
    </w:p>
    <w:p w14:paraId="27AD6B01" w14:textId="76D71C30" w:rsidR="00F506DA" w:rsidRDefault="00F506DA" w:rsidP="00351494">
      <w:commentRangeStart w:id="6"/>
      <w:r w:rsidRPr="00F506DA">
        <w:t xml:space="preserve">Recognizing this difficulty, </w:t>
      </w:r>
      <w:r>
        <w:t xml:space="preserve">Croft </w:t>
      </w:r>
      <w:r w:rsidRPr="00F506DA">
        <w:rPr>
          <w:noProof/>
        </w:rPr>
        <w:t>(2000; 2001:29–47)</w:t>
      </w:r>
      <w:r w:rsidR="00063B34">
        <w:rPr>
          <w:noProof/>
        </w:rPr>
        <w:t xml:space="preserve"> </w:t>
      </w:r>
      <w:r w:rsidRPr="00F506DA">
        <w:t>provides a detailed critique of the distributional method and its implications, and utilizes prototype theory in offering a typologically-oriented theory of lexical categories instead.</w:t>
      </w:r>
      <w:commentRangeEnd w:id="6"/>
      <w:r w:rsidR="008742CB">
        <w:rPr>
          <w:rStyle w:val="CommentReference"/>
        </w:rPr>
        <w:commentReference w:id="6"/>
      </w:r>
      <w:r w:rsidRPr="00F506DA">
        <w:t xml:space="preserve"> Whenever distributional criteria conflict or fail to exclusively partition lexemes into distinct categories</w:t>
      </w:r>
      <w:r w:rsidR="000502AC">
        <w:t xml:space="preserve"> (which is to say, all of the time)</w:t>
      </w:r>
      <w:r w:rsidRPr="00F506DA">
        <w:t xml:space="preserve">, he notes, typical practice is that the linguist simply chooses whichever distributional criterion they believe to be the most important, and bases their categorization on that. This practice is what Croft calls </w:t>
      </w:r>
      <w:r w:rsidRPr="00F506DA">
        <w:rPr>
          <w:rStyle w:val="Definition"/>
        </w:rPr>
        <w:t>methodological opportunism</w:t>
      </w:r>
      <w:r w:rsidRPr="00F506DA">
        <w:t>, and it is one replete with problems:</w:t>
      </w:r>
    </w:p>
    <w:p w14:paraId="42EEDCE1" w14:textId="77777777" w:rsidR="005667CC" w:rsidRDefault="005667CC" w:rsidP="005667CC">
      <w:pPr>
        <w:pStyle w:val="BlockQuote"/>
      </w:pPr>
      <w:r>
        <w:t xml:space="preserve">There is no a priori way to decide which of several constructions with mismatching distributions, or which subset of constructions, should </w:t>
      </w:r>
      <w:proofErr w:type="gramStart"/>
      <w:r>
        <w:t>be chosen</w:t>
      </w:r>
      <w:proofErr w:type="gramEnd"/>
      <w:r>
        <w:t xml:space="preserve"> as criteria for identifying the category in question. Why should passivizability be the criterion for defining the Direct Object category? Why shouldn't the criterion be occurrence as the postverbal prepositionless Noun Phrase in the Active construction? The choice of criteria again looks suspiciously like serving a priori theoretical assumptions of the analyst, for example a priori assumptions about what should or should not be a Direct Object. Moreover, if one does choose one construction (or subset of constructions) to define a category, then one still has not accounted for the anomalous distribution pattern of the constructions that have </w:t>
      </w:r>
      <w:proofErr w:type="gramStart"/>
      <w:r>
        <w:t>been left</w:t>
      </w:r>
      <w:proofErr w:type="gramEnd"/>
      <w:r>
        <w:t xml:space="preserve"> out (in this case, occurrence as the postverbal prepositionless Noun Phrase in the Active construction).</w:t>
      </w:r>
    </w:p>
    <w:p w14:paraId="609C8392" w14:textId="77777777" w:rsidR="00F506DA" w:rsidRDefault="005667CC" w:rsidP="005667CC">
      <w:pPr>
        <w:pStyle w:val="BlockQuote"/>
      </w:pPr>
      <w:r>
        <w:t>Language-internal methodological opportunism […] is unprincipled and ad hoc, and hence is not a rigorous scientific method for discovering the properties of the grammar of a language.</w:t>
      </w:r>
      <w:r w:rsidR="00113D04">
        <w:t xml:space="preserve"> </w:t>
      </w:r>
      <w:r w:rsidR="00113D04" w:rsidRPr="00113D04">
        <w:rPr>
          <w:noProof/>
        </w:rPr>
        <w:t>(Croft 2001:41)</w:t>
      </w:r>
    </w:p>
    <w:p w14:paraId="6F705E17" w14:textId="77777777" w:rsidR="00B80C34" w:rsidRDefault="000314AB" w:rsidP="000314AB">
      <w:r w:rsidRPr="000314AB">
        <w:t xml:space="preserve">If one is consistent in the application of the distributional method, states Croft, then one must be prepared to accept a proliferation of minor categories for each language. </w:t>
      </w:r>
      <w:proofErr w:type="gramStart"/>
      <w:r w:rsidRPr="000314AB">
        <w:t>Ultimately, every</w:t>
      </w:r>
      <w:proofErr w:type="gramEnd"/>
      <w:r w:rsidRPr="000314AB">
        <w:t xml:space="preserve"> </w:t>
      </w:r>
      <w:r w:rsidRPr="000314AB">
        <w:lastRenderedPageBreak/>
        <w:t>construction constitutes its own category, comprising the set of items that may appear in that construction. As a result, no language exhibits traditional major categories such as noun, verb, and adjective—only more narrow constructions such as, for example, Tense-Marked Intransitive Verb or Tense-Marked Transitive Verb, which may or may not share the same members.</w:t>
      </w:r>
    </w:p>
    <w:p w14:paraId="44D68154" w14:textId="159A9AD5" w:rsidR="00291257" w:rsidRDefault="000314AB" w:rsidP="000314AB">
      <w:r w:rsidRPr="000314AB">
        <w:t xml:space="preserve">For Croft, what exists in the grammar of </w:t>
      </w:r>
      <w:proofErr w:type="gramStart"/>
      <w:r w:rsidRPr="000314AB">
        <w:t>particular languages</w:t>
      </w:r>
      <w:proofErr w:type="gramEnd"/>
      <w:r w:rsidRPr="000314AB">
        <w:t xml:space="preserve"> is sets of constructions related in a taxonomic web rather than lexical categories per se. Parts of speech that approximate traditional categories exist only as crosslinguistic typological markedness tendencies</w:t>
      </w:r>
      <w:r w:rsidR="00715EF7">
        <w:t>. T</w:t>
      </w:r>
      <w:r w:rsidR="00F831C8">
        <w:t xml:space="preserve">hat is, when the semantic class of an item aligns with its pragmatic function (reference, predication, modification, etc.), that form will be </w:t>
      </w:r>
      <w:r w:rsidR="003C02AD">
        <w:t xml:space="preserve">typologically </w:t>
      </w:r>
      <w:r w:rsidR="00F831C8">
        <w:t xml:space="preserve">unmarked. However, when an item </w:t>
      </w:r>
      <w:proofErr w:type="gramStart"/>
      <w:r w:rsidR="00F831C8">
        <w:t>is used</w:t>
      </w:r>
      <w:proofErr w:type="gramEnd"/>
      <w:r w:rsidR="00F831C8">
        <w:t xml:space="preserve"> in a non-prototypical manner, such as when an entity-denoting concept is used for predication, that use is structurally and/or behaviorally </w:t>
      </w:r>
      <w:r w:rsidR="007C083A">
        <w:t xml:space="preserve">typologically </w:t>
      </w:r>
      <w:r w:rsidR="00F831C8">
        <w:t xml:space="preserve">marked </w:t>
      </w:r>
      <w:r w:rsidR="00F831C8" w:rsidRPr="00F831C8">
        <w:rPr>
          <w:noProof/>
        </w:rPr>
        <w:t>(Croft 2002:87–99)</w:t>
      </w:r>
      <w:r w:rsidR="00F831C8">
        <w:t>.</w:t>
      </w:r>
      <w:r w:rsidR="00BF4390">
        <w:t xml:space="preserve"> </w:t>
      </w:r>
      <w:r w:rsidR="00BF4390" w:rsidRPr="00BF4390">
        <w:t>This th</w:t>
      </w:r>
      <w:r w:rsidR="00BF4390" w:rsidRPr="00E01A31">
        <w:t>eory of typological markedness is what “allows us to construct generalizations about categor</w:t>
      </w:r>
      <w:r w:rsidR="00BF4390" w:rsidRPr="00AF081C">
        <w:t xml:space="preserve">ies </w:t>
      </w:r>
      <w:r w:rsidR="00BF4390" w:rsidRPr="00AF081C">
        <w:rPr>
          <w:rStyle w:val="Emphasis"/>
        </w:rPr>
        <w:t>across</w:t>
      </w:r>
      <w:r w:rsidR="00BF4390" w:rsidRPr="00AF081C">
        <w:t xml:space="preserve"> constructions</w:t>
      </w:r>
      <w:r w:rsidR="00BF4390" w:rsidRPr="00E01A31">
        <w:t>” which otherwise do not share the same properties and me</w:t>
      </w:r>
      <w:r w:rsidR="00BF4390" w:rsidRPr="00BF4390">
        <w:t>mbers (Croft 2001:92).</w:t>
      </w:r>
      <w:r w:rsidR="00F71D6D">
        <w:t xml:space="preserve"> The typologically unmarked combinations of an object </w:t>
      </w:r>
      <w:proofErr w:type="gramStart"/>
      <w:r w:rsidR="00F71D6D">
        <w:t>being used</w:t>
      </w:r>
      <w:proofErr w:type="gramEnd"/>
      <w:r w:rsidR="00F71D6D">
        <w:t xml:space="preserve"> for reference, a property for modification, and an action for predication</w:t>
      </w:r>
      <w:r w:rsidR="006F5BD1">
        <w:t xml:space="preserve"> form the </w:t>
      </w:r>
      <w:r w:rsidR="00CD4A46">
        <w:t>prototypical</w:t>
      </w:r>
      <w:r w:rsidR="006F5BD1">
        <w:t xml:space="preserve"> core of the categories noun, adjective, and verb respectively </w:t>
      </w:r>
      <w:r w:rsidR="006F5BD1" w:rsidRPr="006F5BD1">
        <w:rPr>
          <w:noProof/>
        </w:rPr>
        <w:t>(Croft 2001:89)</w:t>
      </w:r>
      <w:r w:rsidR="006F5BD1">
        <w:t>.</w:t>
      </w:r>
    </w:p>
    <w:p w14:paraId="742C5FC9" w14:textId="77777777" w:rsidR="000314AB" w:rsidRDefault="00BF4390" w:rsidP="000314AB">
      <w:r w:rsidRPr="00BF4390">
        <w:t xml:space="preserve">This dissertation </w:t>
      </w:r>
      <w:r w:rsidR="00420430">
        <w:t xml:space="preserve">utilizes </w:t>
      </w:r>
      <w:proofErr w:type="gramStart"/>
      <w:r w:rsidRPr="00BF4390">
        <w:t>Croft’s</w:t>
      </w:r>
      <w:proofErr w:type="gramEnd"/>
      <w:r w:rsidRPr="00BF4390">
        <w:t xml:space="preserve"> typological markedness </w:t>
      </w:r>
      <w:r w:rsidR="00420430">
        <w:t>approach in exploring lexical flexibility</w:t>
      </w:r>
      <w:r w:rsidRPr="00BF4390">
        <w:t>.</w:t>
      </w:r>
      <w:r w:rsidR="007B01DD">
        <w:t xml:space="preserve"> </w:t>
      </w:r>
      <w:r w:rsidR="00FE19A1">
        <w:t xml:space="preserve">While the typological tendency is for non-prototypical uses of a lexeme to </w:t>
      </w:r>
      <w:proofErr w:type="gramStart"/>
      <w:r w:rsidR="00FE19A1">
        <w:t>be structurally or behaviorally marked</w:t>
      </w:r>
      <w:proofErr w:type="gramEnd"/>
      <w:r w:rsidR="00FE19A1">
        <w:t xml:space="preserve">, lexical flexibility can be viewed </w:t>
      </w:r>
      <w:r w:rsidR="00CD714F">
        <w:t>as cases</w:t>
      </w:r>
      <w:r w:rsidR="00D92509">
        <w:t xml:space="preserve"> </w:t>
      </w:r>
      <w:r w:rsidR="00FE19A1">
        <w:t xml:space="preserve">where non-prototypical uses of a lexeme are </w:t>
      </w:r>
      <w:r w:rsidR="00B36600" w:rsidRPr="00D92509">
        <w:rPr>
          <w:rStyle w:val="Emphasis"/>
        </w:rPr>
        <w:t>not</w:t>
      </w:r>
      <w:r w:rsidR="00B36600">
        <w:t xml:space="preserve"> marked in such a way</w:t>
      </w:r>
      <w:r w:rsidR="00FE19A1">
        <w:t>.</w:t>
      </w:r>
      <w:r w:rsidR="00B36600">
        <w:t xml:space="preserve"> </w:t>
      </w:r>
      <w:r w:rsidR="00D92509">
        <w:t xml:space="preserve">These cases do </w:t>
      </w:r>
      <w:r w:rsidR="00B36600">
        <w:t xml:space="preserve">not </w:t>
      </w:r>
      <w:r w:rsidR="00796144">
        <w:t xml:space="preserve">however </w:t>
      </w:r>
      <w:r w:rsidR="00B36600">
        <w:t>violate Croft’s markedness tendencies, since the</w:t>
      </w:r>
      <w:r w:rsidR="00A27E8C">
        <w:t xml:space="preserve"> markedness principles</w:t>
      </w:r>
      <w:r w:rsidR="00B36600">
        <w:t xml:space="preserve"> are implicational in nature. That is, non-prototypical uses of </w:t>
      </w:r>
      <w:r w:rsidR="00A27E8C">
        <w:t xml:space="preserve">a lexeme </w:t>
      </w:r>
      <w:proofErr w:type="gramStart"/>
      <w:r w:rsidR="00A27E8C">
        <w:t xml:space="preserve">are </w:t>
      </w:r>
      <w:r w:rsidR="00A27E8C" w:rsidRPr="00A27E8C">
        <w:rPr>
          <w:rStyle w:val="Emphasis"/>
        </w:rPr>
        <w:t>at least</w:t>
      </w:r>
      <w:r w:rsidR="00A27E8C">
        <w:t xml:space="preserve"> as marked</w:t>
      </w:r>
      <w:proofErr w:type="gramEnd"/>
      <w:r w:rsidR="00A27E8C">
        <w:t xml:space="preserve"> as prototypical ones</w:t>
      </w:r>
      <w:r w:rsidR="00BA01F1">
        <w:t>;</w:t>
      </w:r>
      <w:r w:rsidR="00A27E8C">
        <w:t xml:space="preserve"> this does not </w:t>
      </w:r>
      <w:r w:rsidR="00E17B70">
        <w:t>preclude</w:t>
      </w:r>
      <w:r w:rsidR="00A27E8C">
        <w:t xml:space="preserve"> the possibility of </w:t>
      </w:r>
      <w:r w:rsidR="00BA01F1">
        <w:t>both uses being equally marked</w:t>
      </w:r>
      <w:r w:rsidR="00A27E8C">
        <w:t xml:space="preserve">, as in </w:t>
      </w:r>
      <w:r w:rsidR="00D2418B">
        <w:t>the case of conversion.</w:t>
      </w:r>
    </w:p>
    <w:p w14:paraId="65638DEA" w14:textId="77777777" w:rsidR="009B72DF" w:rsidRDefault="009B72DF" w:rsidP="000314AB">
      <w:r>
        <w:t xml:space="preserve">One final issue in research on lexical categories is whether they should </w:t>
      </w:r>
      <w:proofErr w:type="gramStart"/>
      <w:r>
        <w:t>be thought</w:t>
      </w:r>
      <w:proofErr w:type="gramEnd"/>
      <w:r>
        <w:t xml:space="preserve"> of as language-specific, and potentially incommensurable and uncomparable across languages,</w:t>
      </w:r>
      <w:r w:rsidR="00E70778">
        <w:t xml:space="preserve"> or as instantiations of crosslinguistically valid categories. This issue is hotly debated in the literature, and </w:t>
      </w:r>
      <w:proofErr w:type="gramStart"/>
      <w:r w:rsidR="00E70778">
        <w:t>Croft’s</w:t>
      </w:r>
      <w:proofErr w:type="gramEnd"/>
      <w:r w:rsidR="00E70778">
        <w:t xml:space="preserve"> universal-typological approach is just one among many </w:t>
      </w:r>
      <w:r w:rsidR="00E70778" w:rsidRPr="00E70778">
        <w:rPr>
          <w:noProof/>
        </w:rPr>
        <w:t>(Croft 2000; Pustet 2000; Croft 2005; Haspelmath 2007; Ramat 2009; Haspelmath 2010; Chung 2012; Croft &amp; van Lier 2012; Haspelmath 2014; Beck 2016; Croft 2016; Rijkhoff 2016; Baker &amp; Croft 2017)</w:t>
      </w:r>
      <w:r w:rsidR="00E70778" w:rsidRPr="00E70778">
        <w:t>.</w:t>
      </w:r>
      <w:r w:rsidR="00AE5A9D" w:rsidRPr="00AE5A9D">
        <w:t xml:space="preserve"> I do not aim to speak towards this debate in this dissertation.</w:t>
      </w:r>
      <w:r w:rsidR="00606795">
        <w:t xml:space="preserve"> My focus instead is on comparing the ability</w:t>
      </w:r>
      <w:r w:rsidR="007A286A">
        <w:t xml:space="preserve"> of</w:t>
      </w:r>
      <w:r w:rsidR="00606795">
        <w:t xml:space="preserve"> lexemes to appear in multiple pragmatic functions with no overt coding, across languages.</w:t>
      </w:r>
      <w:r w:rsidR="002008D9">
        <w:t xml:space="preserve"> I </w:t>
      </w:r>
      <w:r w:rsidR="002008D9">
        <w:lastRenderedPageBreak/>
        <w:t>make no claims as to whether the constructions that these lexemes appear in constitute language-specific or universal categories.</w:t>
      </w:r>
    </w:p>
    <w:p w14:paraId="3748396D" w14:textId="77777777" w:rsidR="00EF2A9D" w:rsidRDefault="00EF2A9D" w:rsidP="00EF2A9D">
      <w:pPr>
        <w:pStyle w:val="Heading2"/>
      </w:pPr>
      <w:r>
        <w:t>Approaches to Lexical Flexibility</w:t>
      </w:r>
    </w:p>
    <w:p w14:paraId="68CFE841" w14:textId="21A59FC2" w:rsidR="00930E64" w:rsidRDefault="005E5FA7" w:rsidP="00930E64">
      <w:r>
        <w:t>Lexical flexibility became a prominent topic of interest when early anthropological linguists investigated the structure of languages of the Americas in the 19</w:t>
      </w:r>
      <w:r w:rsidRPr="005E5FA7">
        <w:rPr>
          <w:vertAlign w:val="superscript"/>
        </w:rPr>
        <w:t>th</w:t>
      </w:r>
      <w:r>
        <w:t xml:space="preserve"> and 20</w:t>
      </w:r>
      <w:r w:rsidRPr="005E5FA7">
        <w:rPr>
          <w:vertAlign w:val="superscript"/>
        </w:rPr>
        <w:t>th</w:t>
      </w:r>
      <w:r>
        <w:t xml:space="preserve"> centuries and found that it was difficult to reconcile classical categories with data from Native American languages </w:t>
      </w:r>
      <w:r w:rsidR="009F20D1" w:rsidRPr="009F20D1">
        <w:rPr>
          <w:noProof/>
        </w:rPr>
        <w:t>(Boas 1911; Sapir 1921; Kuipers 1968; Jacobsen 1979; Kinkade 1983; Sadock 1999)</w:t>
      </w:r>
      <w:r w:rsidR="00DC1C25">
        <w:t>.</w:t>
      </w:r>
      <w:r w:rsidR="009A7CD6">
        <w:t xml:space="preserve"> </w:t>
      </w:r>
      <w:r w:rsidR="009A7CD6" w:rsidRPr="009A7CD6">
        <w:t>Responses to this situation varied, and the positions adopted towards lexical flexibility have only multiplied in number with the more recent explosion of interest in the topic. This section briefly overviews these varied approaches toward lexical flexibility.</w:t>
      </w:r>
    </w:p>
    <w:p w14:paraId="4F6147BC" w14:textId="7C04F400" w:rsidR="002F5899" w:rsidRDefault="001D0716" w:rsidP="0010158C">
      <w:r w:rsidRPr="001D0716">
        <w:t>One common response to claims of lexical flexibility in a language is to show that the grammar does in fact show evidence for categorical distinctions, but that the evidence is simply subtle</w:t>
      </w:r>
      <w:r>
        <w:t xml:space="preserve"> </w:t>
      </w:r>
      <w:r w:rsidRPr="001D0716">
        <w:rPr>
          <w:noProof/>
        </w:rPr>
        <w:t>(Dixon 2004; Floyd 2011; Palmer 2017)</w:t>
      </w:r>
      <w:r>
        <w:t>.</w:t>
      </w:r>
      <w:r w:rsidR="00FC0771">
        <w:rPr>
          <w:rStyle w:val="FootnoteReference"/>
        </w:rPr>
        <w:footnoteReference w:id="3"/>
      </w:r>
      <w:r w:rsidR="00795167" w:rsidRPr="00795167">
        <w:t xml:space="preserve"> In this approach, traditional categories are typically thought to be universally instantiated, to be found in all the world’s languages provided one looks hard enough. There are however two concerns with this approach: First, it would seem to engage in methodological opportunism</w:t>
      </w:r>
      <w:r w:rsidR="00795167">
        <w:t xml:space="preserve"> </w:t>
      </w:r>
      <w:r w:rsidR="00795167" w:rsidRPr="00795167">
        <w:rPr>
          <w:noProof/>
        </w:rPr>
        <w:t>(cf. Croft 2001)</w:t>
      </w:r>
      <w:r w:rsidR="00795167">
        <w:t>.</w:t>
      </w:r>
      <w:r w:rsidR="00795167" w:rsidRPr="00795167">
        <w:t xml:space="preserve"> Criteria which highlight data suggestive of the category in question are privileged, while additional criteria that might suggest flexible membership or categorical subdivisions </w:t>
      </w:r>
      <w:proofErr w:type="gramStart"/>
      <w:r w:rsidR="00795167" w:rsidRPr="00795167">
        <w:t>are ignored</w:t>
      </w:r>
      <w:proofErr w:type="gramEnd"/>
      <w:r w:rsidR="00795167" w:rsidRPr="00795167">
        <w:t>.</w:t>
      </w:r>
      <w:r w:rsidR="001A511C">
        <w:t xml:space="preserve"> Defining lexical flexibility in terms of shifts between language-specific categories like Noun and Verb is problematic if those categories are based on arbitrarily-chosen criteria in the first place.</w:t>
      </w:r>
      <w:r w:rsidR="0010158C">
        <w:t xml:space="preserve"> A special case of this problem </w:t>
      </w:r>
      <w:r w:rsidR="005452E9">
        <w:t xml:space="preserve">is </w:t>
      </w:r>
      <w:r w:rsidR="0010158C">
        <w:t xml:space="preserve">subcategorization: how does one determine which </w:t>
      </w:r>
      <w:r w:rsidR="00837EF4">
        <w:t>distinctions demarcate categories vs. subcategories</w:t>
      </w:r>
      <w:r w:rsidR="008F1AC8">
        <w:t>, i.e. major parts of speech vs. their subclasses</w:t>
      </w:r>
      <w:r w:rsidR="00EF4FDB">
        <w:t xml:space="preserve"> </w:t>
      </w:r>
      <w:r w:rsidR="00EF4FDB">
        <w:fldChar w:fldCharType="begin" w:fldLock="1"/>
      </w:r>
      <w:r w:rsidR="00EF4FDB">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36-39", "uris" : [ "http://www.mendeley.com/documents/?uuid=f7954079-ca16-42aa-9e38-55bfdea9a483" ] } ], "mendeley" : { "formattedCitation" : "(Croft 2001:36\u201339)", "plainTextFormattedCitation" : "(Croft 2001:36\u201339)", "previouslyFormattedCitation" : "(Croft 2001:36\u201339)" }, "properties" : {  }, "schema" : "https://github.com/citation-style-language/schema/raw/master/csl-citation.json" }</w:instrText>
      </w:r>
      <w:r w:rsidR="00EF4FDB">
        <w:fldChar w:fldCharType="separate"/>
      </w:r>
      <w:r w:rsidR="00EF4FDB" w:rsidRPr="00EF4FDB">
        <w:rPr>
          <w:noProof/>
        </w:rPr>
        <w:t>(Croft 2001:36–39)</w:t>
      </w:r>
      <w:r w:rsidR="00EF4FDB">
        <w:fldChar w:fldCharType="end"/>
      </w:r>
      <w:r w:rsidR="00AA174E">
        <w:t>?</w:t>
      </w:r>
    </w:p>
    <w:p w14:paraId="750625B8" w14:textId="4F4D8A40" w:rsidR="00AD381A" w:rsidRDefault="00E36054" w:rsidP="002F5899">
      <w:r>
        <w:t xml:space="preserve">Second, </w:t>
      </w:r>
      <w:r w:rsidR="00795167" w:rsidRPr="00795167">
        <w:t xml:space="preserve">this response to lexical flexibility shifts the focus away from the very interesting ways in which categories differ across languages. Even when subtle evidence for categorical distinctions </w:t>
      </w:r>
      <w:proofErr w:type="gramStart"/>
      <w:r w:rsidR="00795167" w:rsidRPr="00795167">
        <w:t>is found</w:t>
      </w:r>
      <w:proofErr w:type="gramEnd"/>
      <w:r w:rsidR="00795167" w:rsidRPr="00795167">
        <w:t xml:space="preserve">, there remain drastic and qualitative differences in the way that those categories are realized as compared to other languages with more clearly demarcated categories. Typologists should not be satisfied to gloss over these differences. Instead, differences in the strength of expression of lexical categories in a language should </w:t>
      </w:r>
      <w:proofErr w:type="gramStart"/>
      <w:r w:rsidR="00795167" w:rsidRPr="00795167">
        <w:t>be taken</w:t>
      </w:r>
      <w:proofErr w:type="gramEnd"/>
      <w:r w:rsidR="00795167" w:rsidRPr="00795167">
        <w:t xml:space="preserve"> as a dimension of </w:t>
      </w:r>
      <w:r w:rsidR="00795167" w:rsidRPr="00795167">
        <w:lastRenderedPageBreak/>
        <w:t>variation to be mapped out and explored in a robust typological way</w:t>
      </w:r>
      <w:r w:rsidR="00190EA1">
        <w:t xml:space="preserve">. </w:t>
      </w:r>
      <w:r w:rsidR="006015BF">
        <w:t>T</w:t>
      </w:r>
      <w:r w:rsidR="00190EA1">
        <w:t>his approach has become more common in recent years</w:t>
      </w:r>
      <w:r w:rsidR="00610992">
        <w:t xml:space="preserve"> </w:t>
      </w:r>
      <w:r w:rsidR="00610992" w:rsidRPr="00610992">
        <w:rPr>
          <w:noProof/>
        </w:rPr>
        <w:t>(Rijkhoff &amp; van Lier 2013; Eva van Lier 2017; Vapnarsky &amp; Veneziano 2017b)</w:t>
      </w:r>
      <w:r w:rsidR="006015BF">
        <w:t>.</w:t>
      </w:r>
    </w:p>
    <w:p w14:paraId="7D382C20" w14:textId="137A29E9" w:rsidR="006015BF" w:rsidRDefault="006015BF" w:rsidP="006015BF">
      <w:r>
        <w:t>In stark contrast to this first</w:t>
      </w:r>
      <w:r w:rsidR="003C1E80">
        <w:t>, “</w:t>
      </w:r>
      <w:proofErr w:type="spellStart"/>
      <w:r w:rsidR="003C1E80">
        <w:t>categorialist</w:t>
      </w:r>
      <w:proofErr w:type="spellEnd"/>
      <w:r w:rsidR="003C1E80">
        <w:t>”</w:t>
      </w:r>
      <w:r>
        <w:t xml:space="preserve"> approach, some have embraced the existence of flexible categories and argued extensively for their existence </w:t>
      </w:r>
      <w:r w:rsidR="00B70CF3" w:rsidRPr="00B70CF3">
        <w:rPr>
          <w:noProof/>
        </w:rPr>
        <w:t>(Kuipers 1968; Kinkade 1983; Hengeveld 1992; Broschart 1997; Gil 2005</w:t>
      </w:r>
      <w:r w:rsidR="008263A7">
        <w:rPr>
          <w:noProof/>
        </w:rPr>
        <w:t>a</w:t>
      </w:r>
      <w:r w:rsidR="00B70CF3" w:rsidRPr="00B70CF3">
        <w:rPr>
          <w:noProof/>
        </w:rPr>
        <w:t>; Hengeveld &amp; Rijkhoff 2005; Luuk 2010; van Lier &amp; Rijkhoff 2013)</w:t>
      </w:r>
      <w:r>
        <w:t>.</w:t>
      </w:r>
      <w:r w:rsidR="00BC633A">
        <w:t xml:space="preserve"> Some have even proposed that several new, flexible categories such as </w:t>
      </w:r>
      <w:r w:rsidR="00BC633A" w:rsidRPr="00BC633A">
        <w:rPr>
          <w:rStyle w:val="Definition"/>
        </w:rPr>
        <w:t>non-verb</w:t>
      </w:r>
      <w:r w:rsidR="00BC633A">
        <w:t xml:space="preserve"> </w:t>
      </w:r>
      <w:r w:rsidR="00BC633A" w:rsidRPr="00BC633A">
        <w:rPr>
          <w:noProof/>
        </w:rPr>
        <w:t>(Hengeveld 1992)</w:t>
      </w:r>
      <w:r w:rsidR="00BC633A">
        <w:t xml:space="preserve"> or </w:t>
      </w:r>
      <w:r w:rsidR="00BC633A" w:rsidRPr="00BC633A">
        <w:rPr>
          <w:rStyle w:val="Definition"/>
        </w:rPr>
        <w:t>noun/flexible</w:t>
      </w:r>
      <w:r w:rsidR="00BC633A">
        <w:t xml:space="preserve"> </w:t>
      </w:r>
      <w:r w:rsidR="00BC633A" w:rsidRPr="00BC633A">
        <w:rPr>
          <w:noProof/>
        </w:rPr>
        <w:t>(Luuk 2010)</w:t>
      </w:r>
      <w:r w:rsidR="00BC633A">
        <w:t xml:space="preserve"> </w:t>
      </w:r>
      <w:proofErr w:type="gramStart"/>
      <w:r w:rsidR="00BC633A">
        <w:t>be added</w:t>
      </w:r>
      <w:proofErr w:type="gramEnd"/>
      <w:r w:rsidR="00BC633A">
        <w:t xml:space="preserve"> to the classical typology of parts of speech.</w:t>
      </w:r>
      <w:r w:rsidR="00BC633A" w:rsidRPr="00BC633A">
        <w:t xml:space="preserve"> </w:t>
      </w:r>
      <w:r w:rsidR="00617A6B">
        <w:t>T</w:t>
      </w:r>
      <w:r w:rsidR="00BC633A" w:rsidRPr="00BC633A">
        <w:t>hese proposals have garnered heavy criticism.</w:t>
      </w:r>
      <w:r w:rsidR="00BC633A">
        <w:t xml:space="preserve"> Since it is important for any study of lexical flexibility to address these criticisms, I briefly review them here, then discuss how a typological markedness approach to lexical flexibility avoids these problems.</w:t>
      </w:r>
    </w:p>
    <w:p w14:paraId="6F01C5F4" w14:textId="202BB5A5" w:rsidR="00985A7C" w:rsidRDefault="00985A7C" w:rsidP="006015BF">
      <w:r w:rsidRPr="00985A7C">
        <w:t xml:space="preserve">Broadly speaking, the main argument leveled against lexical flexibility is that it ignores a great deal of item-specific knowledge speakers have about lexemes and their uses in </w:t>
      </w:r>
      <w:proofErr w:type="gramStart"/>
      <w:r w:rsidRPr="00985A7C">
        <w:t>different functions</w:t>
      </w:r>
      <w:proofErr w:type="gramEnd"/>
      <w:r w:rsidRPr="00985A7C">
        <w:t>.</w:t>
      </w:r>
      <w:r>
        <w:t xml:space="preserve"> Both Croft </w:t>
      </w:r>
      <w:r w:rsidRPr="00985A7C">
        <w:rPr>
          <w:noProof/>
        </w:rPr>
        <w:t>(2001:65–75)</w:t>
      </w:r>
      <w:r>
        <w:t xml:space="preserve"> and Evans &amp; Osada </w:t>
      </w:r>
      <w:r w:rsidRPr="00985A7C">
        <w:rPr>
          <w:noProof/>
        </w:rPr>
        <w:t>(2005)</w:t>
      </w:r>
      <w:r>
        <w:t xml:space="preserve">, for example, </w:t>
      </w:r>
      <w:r w:rsidRPr="00985A7C">
        <w:t>criticize Hengeveld’s notion of flexible categories</w:t>
      </w:r>
      <w:r>
        <w:t xml:space="preserve"> </w:t>
      </w:r>
      <w:r w:rsidRPr="00985A7C">
        <w:rPr>
          <w:noProof/>
        </w:rPr>
        <w:t>(Hengeveld 1992; Hengeveld &amp; Rijkhoff 2005)</w:t>
      </w:r>
      <w:r w:rsidRPr="00985A7C">
        <w:t xml:space="preserve"> on the basis that the meaning of a lexeme changes when it is used in </w:t>
      </w:r>
      <w:proofErr w:type="gramStart"/>
      <w:r w:rsidRPr="00985A7C">
        <w:t>different functions</w:t>
      </w:r>
      <w:proofErr w:type="gramEnd"/>
      <w:r w:rsidRPr="00985A7C">
        <w:t>.</w:t>
      </w:r>
      <w:r>
        <w:t xml:space="preserve"> </w:t>
      </w:r>
      <w:r w:rsidRPr="00985A7C">
        <w:t xml:space="preserve">Mithun also has in </w:t>
      </w:r>
      <w:proofErr w:type="gramStart"/>
      <w:r w:rsidRPr="00985A7C">
        <w:t>various studies</w:t>
      </w:r>
      <w:proofErr w:type="gramEnd"/>
      <w:r>
        <w:t xml:space="preserve"> </w:t>
      </w:r>
      <w:r w:rsidR="004A6C18" w:rsidRPr="004A6C18">
        <w:rPr>
          <w:noProof/>
        </w:rPr>
        <w:t>(1999</w:t>
      </w:r>
      <w:r w:rsidR="00E7742A">
        <w:rPr>
          <w:noProof/>
        </w:rPr>
        <w:t>,</w:t>
      </w:r>
      <w:r w:rsidR="004A6C18" w:rsidRPr="004A6C18">
        <w:rPr>
          <w:noProof/>
        </w:rPr>
        <w:t xml:space="preserve"> 2000</w:t>
      </w:r>
      <w:r w:rsidR="00E7742A">
        <w:rPr>
          <w:noProof/>
        </w:rPr>
        <w:t>,</w:t>
      </w:r>
      <w:r w:rsidR="004A6C18" w:rsidRPr="004A6C18">
        <w:rPr>
          <w:noProof/>
        </w:rPr>
        <w:t xml:space="preserve"> 2017)</w:t>
      </w:r>
      <w:r w:rsidR="00F41C96" w:rsidRPr="00F41C96">
        <w:t xml:space="preserve"> illustrated the impressive level of item-specific and idiosyncratic knowledge that speakers have about lexemes, their distributional contexts, and the semantic shifts they undergo in different constructions. Because the meaning that results from semantic shifts is conventional, often idiosyncratic, and language-specific, patterns of semantic shift constitute a basis for distinguishing between classes of lexemes.</w:t>
      </w:r>
      <w:r w:rsidR="00F41C96">
        <w:t xml:space="preserve"> Even</w:t>
      </w:r>
      <w:r w:rsidR="00F41C96" w:rsidRPr="00F41C96">
        <w:t xml:space="preserve"> in cases where semantic shifts </w:t>
      </w:r>
      <w:proofErr w:type="gramStart"/>
      <w:r w:rsidR="00F41C96" w:rsidRPr="00F41C96">
        <w:t>are patterned</w:t>
      </w:r>
      <w:proofErr w:type="gramEnd"/>
      <w:r w:rsidR="00F41C96" w:rsidRPr="00F41C96">
        <w:t xml:space="preserve"> and non-idiosyncratic, the</w:t>
      </w:r>
      <w:r w:rsidR="00F41C96">
        <w:t xml:space="preserve"> pattern of shift</w:t>
      </w:r>
      <w:r w:rsidR="00E04E92">
        <w:t>s</w:t>
      </w:r>
      <w:r w:rsidR="00F41C96">
        <w:t xml:space="preserve"> </w:t>
      </w:r>
      <w:r w:rsidR="00F41C96" w:rsidRPr="00F41C96">
        <w:t>is still a language-specific fact that applies to a subset of the lexicon, thereby providing the basis for demarcating a lexical category. Researchers that emphasize the conventionalized and item-specific nature of lexical semantics thus tend to view cases of lexical flexibility as conversion or zero derivation, and languages purported to be highly flexible as ones in which such conversion is rampant.</w:t>
      </w:r>
    </w:p>
    <w:p w14:paraId="32140512" w14:textId="5112A44B" w:rsidR="00FE16DA" w:rsidRDefault="00FE16DA" w:rsidP="006015BF">
      <w:r w:rsidRPr="00FE16DA">
        <w:t xml:space="preserve">Proponents of the existence of lexical flexibility have addressed these criticisms in two ways: First, many have argued that lexical items in flexible languages are </w:t>
      </w:r>
      <w:r w:rsidRPr="00FE16DA">
        <w:rPr>
          <w:rStyle w:val="Definition"/>
        </w:rPr>
        <w:t>precategorial</w:t>
      </w:r>
      <w:r w:rsidRPr="00FE16DA">
        <w:t>, i.e. underspecified for lexical category</w:t>
      </w:r>
      <w:r>
        <w:t xml:space="preserve"> </w:t>
      </w:r>
      <w:r w:rsidRPr="00FE16DA">
        <w:rPr>
          <w:noProof/>
        </w:rPr>
        <w:t>(Hopper &amp; Thompson 1984; Broschart 1997; Farrell 2001; Arad 2003; Don &amp; van Lier 2003)</w:t>
      </w:r>
      <w:r>
        <w:t>.</w:t>
      </w:r>
      <w:r w:rsidR="00B70EE1" w:rsidRPr="00B70EE1">
        <w:t xml:space="preserve"> In precategorial languages, lexical categorization </w:t>
      </w:r>
      <w:proofErr w:type="gramStart"/>
      <w:r w:rsidR="00B70EE1" w:rsidRPr="00B70EE1">
        <w:t>is thought</w:t>
      </w:r>
      <w:proofErr w:type="gramEnd"/>
      <w:r w:rsidR="00B70EE1" w:rsidRPr="00B70EE1">
        <w:t xml:space="preserve"> to be a property of the morphosyntactic construction that the item appears in, its pragmatics, or </w:t>
      </w:r>
      <w:r w:rsidR="00B70EE1" w:rsidRPr="00B70EE1">
        <w:lastRenderedPageBreak/>
        <w:t>its discourse context, rather than the lexeme itself.</w:t>
      </w:r>
      <w:r w:rsidR="006B3A5C" w:rsidRPr="006B3A5C">
        <w:t xml:space="preserve"> The second response to lexical specificity is to argue that lexical items are semantically </w:t>
      </w:r>
      <w:r w:rsidR="006B3A5C" w:rsidRPr="006B3A5C">
        <w:rPr>
          <w:rStyle w:val="Definition"/>
        </w:rPr>
        <w:t>vague</w:t>
      </w:r>
      <w:r w:rsidR="006B3A5C" w:rsidRPr="006B3A5C">
        <w:t>, i.e. they have a single, broad semantics which encompasses its use in various lexical categories</w:t>
      </w:r>
      <w:r w:rsidR="006B3A5C">
        <w:t xml:space="preserve"> </w:t>
      </w:r>
      <w:r w:rsidR="006B3A5C" w:rsidRPr="006B3A5C">
        <w:rPr>
          <w:noProof/>
        </w:rPr>
        <w:t>(Farrell 2001; Hengeveld, Rijkhoff &amp; Siewierska 2004; Hengeveld &amp; Rijkhoff 2005; McGregor 2013)</w:t>
      </w:r>
      <w:r w:rsidR="006B3A5C">
        <w:t>.</w:t>
      </w:r>
      <w:r w:rsidR="006B3A5C" w:rsidRPr="006B3A5C">
        <w:t xml:space="preserve"> In this approach, the relevant component of the meaning of the lexeme </w:t>
      </w:r>
      <w:proofErr w:type="gramStart"/>
      <w:r w:rsidR="006B3A5C" w:rsidRPr="006B3A5C">
        <w:t>is highlighted</w:t>
      </w:r>
      <w:proofErr w:type="gramEnd"/>
      <w:r w:rsidR="006B3A5C" w:rsidRPr="006B3A5C">
        <w:t xml:space="preserve"> by its morphosyntactic context. What is common to both these approaches is that lexical categorization is not a property of the lexical item itself, but </w:t>
      </w:r>
      <w:proofErr w:type="gramStart"/>
      <w:r w:rsidR="006B3A5C" w:rsidRPr="006B3A5C">
        <w:t>rather the</w:t>
      </w:r>
      <w:proofErr w:type="gramEnd"/>
      <w:r w:rsidR="006B3A5C" w:rsidRPr="006B3A5C">
        <w:t xml:space="preserve"> result of a semantic coercion process whereby the lexical item receives its categorization from local context. Critics of lexical flexibility have not </w:t>
      </w:r>
      <w:proofErr w:type="gramStart"/>
      <w:r w:rsidR="006B3A5C" w:rsidRPr="006B3A5C">
        <w:t>generally found</w:t>
      </w:r>
      <w:proofErr w:type="gramEnd"/>
      <w:r w:rsidR="006B3A5C" w:rsidRPr="006B3A5C">
        <w:t xml:space="preserve"> these approaches to lexical specification satisfactory, and argue that even taking pragmatics, discourse, and local morphosyntactic context into account is insufficient to account for the semantic idiosyncrasies in the data</w:t>
      </w:r>
      <w:r w:rsidR="006B3A5C">
        <w:t xml:space="preserve"> </w:t>
      </w:r>
      <w:r w:rsidR="004A6C18" w:rsidRPr="004A6C18">
        <w:rPr>
          <w:noProof/>
        </w:rPr>
        <w:t>(Croft 2001; Evans &amp; Osada 2005; Mithun 2017)</w:t>
      </w:r>
      <w:r w:rsidR="006B3A5C">
        <w:t>.</w:t>
      </w:r>
    </w:p>
    <w:p w14:paraId="45135EE0" w14:textId="2E3AE210" w:rsidR="00630E00" w:rsidRPr="00C33201" w:rsidRDefault="00630E00" w:rsidP="0066257F">
      <w:pPr>
        <w:rPr>
          <w:rFonts w:ascii="Charis SIL" w:hAnsi="Charis SIL" w:cs="Charis SIL"/>
        </w:rPr>
      </w:pPr>
      <w:r>
        <w:t>If</w:t>
      </w:r>
      <w:r w:rsidR="00234B7C">
        <w:t>,</w:t>
      </w:r>
      <w:r>
        <w:t xml:space="preserve"> however</w:t>
      </w:r>
      <w:r w:rsidR="00234B7C">
        <w:t>,</w:t>
      </w:r>
      <w:r>
        <w:t xml:space="preserve"> lexical flexibility </w:t>
      </w:r>
      <w:proofErr w:type="gramStart"/>
      <w:r>
        <w:t>is understood</w:t>
      </w:r>
      <w:proofErr w:type="gramEnd"/>
      <w:r>
        <w:t xml:space="preserve"> in terms of the</w:t>
      </w:r>
      <w:r w:rsidR="001A511C">
        <w:t xml:space="preserve"> </w:t>
      </w:r>
      <w:r w:rsidR="00A0213C">
        <w:t>zero-coded</w:t>
      </w:r>
      <w:r>
        <w:t xml:space="preserve"> use of forms across different pragmatic functions (reference, predication, modification, etc.) rather than language-specific lexical categories, semantic shift need not be problematic for the study of lexical flexibility.</w:t>
      </w:r>
      <w:r w:rsidR="00757252">
        <w:t xml:space="preserve"> Rather, </w:t>
      </w:r>
      <w:r w:rsidR="008A4D7C">
        <w:t>semantic shifts become</w:t>
      </w:r>
      <w:r w:rsidR="00DA336E">
        <w:t xml:space="preserve"> a descriptive </w:t>
      </w:r>
      <w:r w:rsidR="00DA336E" w:rsidRPr="00DA336E">
        <w:rPr>
          <w:rStyle w:val="Foreign"/>
        </w:rPr>
        <w:t>desideratum</w:t>
      </w:r>
      <w:r w:rsidR="00DA336E">
        <w:t xml:space="preserve">, i.e. </w:t>
      </w:r>
      <w:r w:rsidR="008A4D7C">
        <w:t xml:space="preserve">a crucial part of what must </w:t>
      </w:r>
      <w:proofErr w:type="gramStart"/>
      <w:r w:rsidR="008A4D7C">
        <w:t>be described</w:t>
      </w:r>
      <w:proofErr w:type="gramEnd"/>
      <w:r w:rsidR="008A4D7C">
        <w:t xml:space="preserve"> when studying the use of a lexeme across different pragmatic functions.</w:t>
      </w:r>
      <w:r w:rsidR="000F0C07">
        <w:t xml:space="preserve"> </w:t>
      </w:r>
      <w:r w:rsidR="00DA336E">
        <w:t xml:space="preserve">This dissertation helps satisfy this </w:t>
      </w:r>
      <w:r w:rsidR="00DA336E" w:rsidRPr="00DA336E">
        <w:rPr>
          <w:rStyle w:val="Foreign"/>
        </w:rPr>
        <w:t>desideratum</w:t>
      </w:r>
      <w:r w:rsidR="00DA336E">
        <w:t xml:space="preserve"> by investigating the interaction of discourse function, semantic shift, and lexeme-specific knowledge in a crosslinguistic sample.</w:t>
      </w:r>
    </w:p>
    <w:p w14:paraId="132BA154" w14:textId="77777777" w:rsidR="00EF2A9D" w:rsidRDefault="00147AB1" w:rsidP="00EF2A9D">
      <w:pPr>
        <w:pStyle w:val="Heading2"/>
      </w:pPr>
      <w:bookmarkStart w:id="7" w:name="_Ref506553143"/>
      <w:r>
        <w:t>Functional Motivations for Lexical Flexibility</w:t>
      </w:r>
      <w:bookmarkEnd w:id="7"/>
    </w:p>
    <w:p w14:paraId="0BD8C0DA" w14:textId="77777777" w:rsidR="003671E8" w:rsidRDefault="003671E8" w:rsidP="003671E8">
      <w:r w:rsidRPr="003671E8">
        <w:t xml:space="preserve">This section briefly summarizes the relevant literature on the interaction of discourse and lexical categories, and </w:t>
      </w:r>
      <w:r w:rsidR="000E0202">
        <w:t xml:space="preserve">especially </w:t>
      </w:r>
      <w:r w:rsidRPr="003671E8">
        <w:t>lexical flexibility.</w:t>
      </w:r>
    </w:p>
    <w:p w14:paraId="156B1A8E" w14:textId="18636FCA" w:rsidR="003671E8" w:rsidRDefault="00EA6366" w:rsidP="003671E8">
      <w:r w:rsidRPr="00EA6366">
        <w:t xml:space="preserve">It has often </w:t>
      </w:r>
      <w:proofErr w:type="gramStart"/>
      <w:r w:rsidRPr="00EA6366">
        <w:t>been suggested</w:t>
      </w:r>
      <w:proofErr w:type="gramEnd"/>
      <w:r w:rsidRPr="00EA6366">
        <w:t xml:space="preserve"> that there is a semantic</w:t>
      </w:r>
      <w:r>
        <w:t xml:space="preserve"> (or even logical</w:t>
      </w:r>
      <w:r w:rsidR="001D7E09">
        <w:t xml:space="preserve"> / conceptual</w:t>
      </w:r>
      <w:r>
        <w:t>; cf. the Port Royal Grammar)</w:t>
      </w:r>
      <w:r w:rsidRPr="00EA6366">
        <w:t xml:space="preserve"> basis to the major lexical categories</w:t>
      </w:r>
      <w:r>
        <w:t xml:space="preserve"> </w:t>
      </w:r>
      <w:r w:rsidR="002E602A" w:rsidRPr="002E602A">
        <w:rPr>
          <w:noProof/>
        </w:rPr>
        <w:t>(Sapir 1921:117–119; Givón 1979:320–321; Lyons 1977:442–447)</w:t>
      </w:r>
      <w:r w:rsidR="002E602A">
        <w:t xml:space="preserve">, which are thought to have a </w:t>
      </w:r>
      <w:r w:rsidR="00D8470A">
        <w:t>prototype</w:t>
      </w:r>
      <w:r w:rsidR="002E602A">
        <w:t xml:space="preserve"> structure.</w:t>
      </w:r>
      <w:r w:rsidR="003614A4" w:rsidRPr="003614A4">
        <w:t xml:space="preserve"> For example, prototypical nouns would be concrete, time-stable entities, while other nouns approximate this prototype to varying degrees. In an influential study, however, Hopper &amp; Thompson</w:t>
      </w:r>
      <w:r w:rsidR="003614A4">
        <w:t xml:space="preserve"> </w:t>
      </w:r>
      <w:r w:rsidR="003614A4" w:rsidRPr="003614A4">
        <w:rPr>
          <w:noProof/>
        </w:rPr>
        <w:t>(1984:708)</w:t>
      </w:r>
      <w:r w:rsidR="003614A4">
        <w:t xml:space="preserve"> argue that “</w:t>
      </w:r>
      <w:r w:rsidR="003614A4" w:rsidRPr="003614A4">
        <w:t>the lexical semantic facts about N’s and V’s are secondary to their</w:t>
      </w:r>
      <w:r w:rsidR="003614A4">
        <w:t xml:space="preserve"> </w:t>
      </w:r>
      <w:r w:rsidR="003614A4" w:rsidRPr="00B71C36">
        <w:rPr>
          <w:smallCaps/>
        </w:rPr>
        <w:t>discourse roles</w:t>
      </w:r>
      <w:r w:rsidR="003614A4">
        <w:t xml:space="preserve">; </w:t>
      </w:r>
      <w:r w:rsidR="00B71C36" w:rsidRPr="00B71C36">
        <w:t>and that the semantic facts (perceptibility etc.) which are characteristic features of prototypical N’s and V’s are in fact derivative of (and perhaps even secondary to) their discourse roles.”</w:t>
      </w:r>
      <w:r w:rsidR="00B71C36">
        <w:t xml:space="preserve"> They demonstrate that lexemes show more nominal coding and behavior when they </w:t>
      </w:r>
      <w:proofErr w:type="gramStart"/>
      <w:r w:rsidR="00B71C36">
        <w:t>are used</w:t>
      </w:r>
      <w:proofErr w:type="gramEnd"/>
      <w:r w:rsidR="00B71C36">
        <w:t xml:space="preserve"> to introduce new referents into the discourse, but more verbal coding and behavior when they are </w:t>
      </w:r>
      <w:r w:rsidR="00B71C36">
        <w:lastRenderedPageBreak/>
        <w:t xml:space="preserve">used to assert the occurrence of an event. In a later article Thompson </w:t>
      </w:r>
      <w:r w:rsidR="00B71C36" w:rsidRPr="00B71C36">
        <w:rPr>
          <w:noProof/>
        </w:rPr>
        <w:t>(1989)</w:t>
      </w:r>
      <w:r w:rsidR="00B71C36">
        <w:t xml:space="preserve"> </w:t>
      </w:r>
      <w:r w:rsidR="00B71C36" w:rsidRPr="00B71C36">
        <w:t>extends this framework to explain why adjectives crosslinguistically pattern as either verbs or nouns—when introducing a new referent into the discourse, adjectives tend to pattern nominally; when functioning as the discourse predicate, they tend to function verbally.</w:t>
      </w:r>
    </w:p>
    <w:p w14:paraId="48E66545" w14:textId="77777777" w:rsidR="002B21B1" w:rsidRDefault="002B21B1" w:rsidP="003671E8">
      <w:r w:rsidRPr="002B21B1">
        <w:t>Hopper &amp; Thompson also briefly touch on the issue of lexical flexibility in their conclusion, and it is worth providing an extensive excerpt here, because they directly anticipate some of the important conclusions of this dissertation:</w:t>
      </w:r>
    </w:p>
    <w:p w14:paraId="49C7DDEF" w14:textId="77777777" w:rsidR="002B21B1" w:rsidRDefault="002B21B1" w:rsidP="002B21B1">
      <w:pPr>
        <w:pStyle w:val="BlockQuote"/>
      </w:pPr>
      <w:r>
        <w:t xml:space="preserve">We should like to conclude, however, by suggesting that linguistic forms are in principle to </w:t>
      </w:r>
      <w:proofErr w:type="gramStart"/>
      <w:r>
        <w:t>be considered</w:t>
      </w:r>
      <w:proofErr w:type="gramEnd"/>
      <w:r>
        <w:t xml:space="preserve"> as </w:t>
      </w:r>
      <w:r w:rsidRPr="002B21B1">
        <w:rPr>
          <w:smallCaps/>
        </w:rPr>
        <w:t>lacking categoriality</w:t>
      </w:r>
      <w:r>
        <w:t xml:space="preserve"> completely unless nounhood or verbhood is forced on them by their discourse functions. To the extent that forms can </w:t>
      </w:r>
      <w:proofErr w:type="gramStart"/>
      <w:r>
        <w:t>be said</w:t>
      </w:r>
      <w:proofErr w:type="gramEnd"/>
      <w:r>
        <w:t xml:space="preserve"> to have an a-priori existence outside of discourse, they are characterizable as </w:t>
      </w:r>
      <w:r w:rsidRPr="002B21B1">
        <w:rPr>
          <w:smallCaps/>
        </w:rPr>
        <w:t>acategorial</w:t>
      </w:r>
      <w:r>
        <w:t>; i.e., their categorical classification is irrelevant. Categoriality—the realization of a form as either a N or a V—</w:t>
      </w:r>
      <w:proofErr w:type="gramStart"/>
      <w:r>
        <w:t>is imposed</w:t>
      </w:r>
      <w:proofErr w:type="gramEnd"/>
      <w:r>
        <w:t xml:space="preserve"> on the form by discourse. Yet we have also seen that the noun/verb distinction is </w:t>
      </w:r>
      <w:proofErr w:type="gramStart"/>
      <w:r>
        <w:t>apparently universal</w:t>
      </w:r>
      <w:proofErr w:type="gramEnd"/>
      <w:r>
        <w:t xml:space="preserve">: there seem to be no languages in which all stems are indifferently capable of receiving all morphology appropriate for both N’s and V’s. This suggests that the continua which in principle begin with acategoriality, and which end with fully implemented nounhood or fully implemented verbhood, </w:t>
      </w:r>
      <w:proofErr w:type="gramStart"/>
      <w:r>
        <w:t>are already partly traversed</w:t>
      </w:r>
      <w:proofErr w:type="gramEnd"/>
      <w:r>
        <w:t xml:space="preserve"> for most forms. In other words, </w:t>
      </w:r>
      <w:commentRangeStart w:id="8"/>
      <w:r>
        <w:t xml:space="preserve">most forms begin with a propensity or predisposition to become N’s or V’s; and often </w:t>
      </w:r>
      <w:proofErr w:type="gramStart"/>
      <w:r>
        <w:t>this momentum can be reversed by only special morphology</w:t>
      </w:r>
      <w:commentRangeEnd w:id="8"/>
      <w:proofErr w:type="gramEnd"/>
      <w:r w:rsidR="005D2388">
        <w:rPr>
          <w:rStyle w:val="CommentReference"/>
        </w:rPr>
        <w:commentReference w:id="8"/>
      </w:r>
      <w:r>
        <w:t xml:space="preserve">. It nonetheless remains true that this predisposition is only a latent one, which will not </w:t>
      </w:r>
      <w:proofErr w:type="gramStart"/>
      <w:r>
        <w:t>be manifested</w:t>
      </w:r>
      <w:proofErr w:type="gramEnd"/>
      <w:r>
        <w:t xml:space="preserve"> unless there is pressure from the discourse for this to occur.</w:t>
      </w:r>
    </w:p>
    <w:p w14:paraId="1399F9CF" w14:textId="77777777" w:rsidR="002B21B1" w:rsidRDefault="002B21B1" w:rsidP="002B21B1">
      <w:pPr>
        <w:pStyle w:val="BlockQuote"/>
      </w:pPr>
      <w:r>
        <w:t xml:space="preserve">In other words, far from being ‘given’ aprioristically for us to build sentences out of, the categories of N and V </w:t>
      </w:r>
      <w:proofErr w:type="gramStart"/>
      <w:r>
        <w:t>actually manifest</w:t>
      </w:r>
      <w:proofErr w:type="gramEnd"/>
      <w:r>
        <w:t xml:space="preserve"> themselves only when the discourse requires it.</w:t>
      </w:r>
      <w:r w:rsidR="006D192C">
        <w:t xml:space="preserve"> </w:t>
      </w:r>
      <w:r w:rsidR="006D192C" w:rsidRPr="006D192C">
        <w:rPr>
          <w:noProof/>
        </w:rPr>
        <w:t>(Hopper &amp; Thompson 1984:747)</w:t>
      </w:r>
    </w:p>
    <w:p w14:paraId="151147D4" w14:textId="77777777" w:rsidR="006D192C" w:rsidRDefault="006D192C" w:rsidP="006D192C">
      <w:pPr>
        <w:pStyle w:val="NoSpacing"/>
      </w:pPr>
      <w:proofErr w:type="gramStart"/>
      <w:r w:rsidRPr="006D192C">
        <w:t>In essence, Hopper &amp; Thompson</w:t>
      </w:r>
      <w:proofErr w:type="gramEnd"/>
      <w:r w:rsidRPr="006D192C">
        <w:t xml:space="preserve"> acknowledge that lexemes are to a certain extent prespecified for category, and that this extent varies from lexeme to lexeme. However, to the extent that lexemes show flexibility between different traditional categories, the choice of category for a lexeme is determined primarily by its discourse function and information status. This is one of the primary claims that this dissertation aims to support.</w:t>
      </w:r>
    </w:p>
    <w:p w14:paraId="52FD4A62" w14:textId="4CB58FA0" w:rsidR="006D192C" w:rsidRDefault="006D192C" w:rsidP="006D192C">
      <w:proofErr w:type="gramStart"/>
      <w:r w:rsidRPr="006D192C">
        <w:t>A similar point is made by Nakay</w:t>
      </w:r>
      <w:r w:rsidR="003E7E53">
        <w:t>a</w:t>
      </w:r>
      <w:r w:rsidRPr="006D192C">
        <w:t>ma</w:t>
      </w:r>
      <w:r>
        <w:t xml:space="preserve"> </w:t>
      </w:r>
      <w:r w:rsidRPr="006D192C">
        <w:rPr>
          <w:noProof/>
        </w:rPr>
        <w:t>(2002)</w:t>
      </w:r>
      <w:proofErr w:type="gramEnd"/>
      <w:r>
        <w:t xml:space="preserve"> for Nuuchahnulth (a.k.a. Nootka</w:t>
      </w:r>
      <w:r w:rsidR="00B30537">
        <w:t>; Wakashan)</w:t>
      </w:r>
      <w:r w:rsidR="00B30537" w:rsidRPr="00B30537">
        <w:t xml:space="preserve">, which features prominently in debates on lexical flexibility. Nakayama concludes that word classes do exist in Nuuchahnulth, but that they are not strongly grammaticized: “word classes in </w:t>
      </w:r>
      <w:r w:rsidR="00B30537" w:rsidRPr="00B30537">
        <w:lastRenderedPageBreak/>
        <w:t>Nuuchahnulth are not so much structural categories as behavioral categories: they represent groups of words defined by a set of regularities that are formed and maintained through repeated use in discourse rather than purely structural properties.”</w:t>
      </w:r>
      <w:r w:rsidR="00B30537">
        <w:t xml:space="preserve"> </w:t>
      </w:r>
      <w:r w:rsidR="00B30537" w:rsidRPr="00B30537">
        <w:rPr>
          <w:noProof/>
        </w:rPr>
        <w:t>(Nakayama 2002:57)</w:t>
      </w:r>
      <w:r w:rsidR="00B30537">
        <w:t>.</w:t>
      </w:r>
      <w:r w:rsidR="005E470E" w:rsidRPr="005E470E">
        <w:t xml:space="preserve"> Categorical choice in Nuuchahnulth thus appears to </w:t>
      </w:r>
      <w:proofErr w:type="gramStart"/>
      <w:r w:rsidR="005E470E" w:rsidRPr="005E470E">
        <w:t>be driven</w:t>
      </w:r>
      <w:proofErr w:type="gramEnd"/>
      <w:r w:rsidR="005E470E" w:rsidRPr="005E470E">
        <w:t xml:space="preserve"> primarily by discourse and information</w:t>
      </w:r>
      <w:r w:rsidR="00B860CD">
        <w:t xml:space="preserve"> status</w:t>
      </w:r>
      <w:r w:rsidR="005E470E" w:rsidRPr="005E470E">
        <w:t xml:space="preserve"> considerations.</w:t>
      </w:r>
    </w:p>
    <w:p w14:paraId="5A1B7E8C" w14:textId="77777777" w:rsidR="007114C8" w:rsidRPr="006D192C" w:rsidRDefault="007114C8" w:rsidP="006D192C">
      <w:r w:rsidRPr="007114C8">
        <w:t>In this dissertation I intend to apply a discourse-oriented approach like those summarized above to a small but diverse sample of languages, with the expectation of providing empirical evidence of the following claims: a) that languages vary dramatically in the degree to which categorical distinctions have become grammaticized; and that b) in languages where categorical distinctions are not strongly grammaticized, choice of category is in large part determined by discourse function and information status rather than lexical prespecification.</w:t>
      </w:r>
    </w:p>
    <w:p w14:paraId="6BD29EBE" w14:textId="77777777" w:rsidR="00FD59DC" w:rsidRDefault="00DE6C31" w:rsidP="009C5A3B">
      <w:pPr>
        <w:pStyle w:val="Heading1"/>
      </w:pPr>
      <w:bookmarkStart w:id="10" w:name="_Ref503355089"/>
      <w:r>
        <w:t>Data &amp; Methods</w:t>
      </w:r>
      <w:bookmarkEnd w:id="10"/>
    </w:p>
    <w:p w14:paraId="0A20CFB8" w14:textId="77777777" w:rsidR="005255A9" w:rsidRDefault="005255A9" w:rsidP="005255A9">
      <w:r>
        <w:t xml:space="preserve">This section discusses the language sample that will </w:t>
      </w:r>
      <w:proofErr w:type="gramStart"/>
      <w:r>
        <w:t>be used</w:t>
      </w:r>
      <w:proofErr w:type="gramEnd"/>
      <w:r>
        <w:t xml:space="preserve"> for this research, and the way in which lexical flexibility will be operationalized quantitatively for comparison with other variables.</w:t>
      </w:r>
    </w:p>
    <w:p w14:paraId="27CD8084" w14:textId="343BB619" w:rsidR="005255A9" w:rsidRDefault="005255A9" w:rsidP="005255A9">
      <w:r>
        <w:t>Th</w:t>
      </w:r>
      <w:r w:rsidR="00A54C27">
        <w:t>e</w:t>
      </w:r>
      <w:r>
        <w:t xml:space="preserve"> language sample for this dissertation will consist in a small number of typologically diverse languages selected </w:t>
      </w:r>
      <w:r w:rsidR="00D26262">
        <w:t>based on</w:t>
      </w:r>
      <w:r>
        <w:t xml:space="preserve"> the following criteria:</w:t>
      </w:r>
    </w:p>
    <w:p w14:paraId="11C8040C" w14:textId="77777777" w:rsidR="005255A9" w:rsidRDefault="005255A9" w:rsidP="005255A9">
      <w:pPr>
        <w:pStyle w:val="ListParagraph"/>
        <w:numPr>
          <w:ilvl w:val="0"/>
          <w:numId w:val="10"/>
        </w:numPr>
        <w:ind w:left="720"/>
      </w:pPr>
      <w:r>
        <w:t>relevance to (and prominence in) the literature and debates on lexical flexibility</w:t>
      </w:r>
    </w:p>
    <w:p w14:paraId="41500DC3" w14:textId="77777777" w:rsidR="005255A9" w:rsidRDefault="005255A9" w:rsidP="005255A9">
      <w:pPr>
        <w:pStyle w:val="ListParagraph"/>
        <w:numPr>
          <w:ilvl w:val="0"/>
          <w:numId w:val="10"/>
        </w:numPr>
        <w:ind w:left="720"/>
      </w:pPr>
      <w:r>
        <w:t>geographic and typological diversity (e.g. both isolating and polysynthetic)</w:t>
      </w:r>
    </w:p>
    <w:p w14:paraId="372CBDAB" w14:textId="77777777" w:rsidR="005255A9" w:rsidRDefault="005255A9" w:rsidP="005255A9">
      <w:pPr>
        <w:pStyle w:val="ListParagraph"/>
        <w:numPr>
          <w:ilvl w:val="0"/>
          <w:numId w:val="10"/>
        </w:numPr>
        <w:ind w:left="720"/>
      </w:pPr>
      <w:r>
        <w:t>availability of extensive lexical data and corpora</w:t>
      </w:r>
    </w:p>
    <w:p w14:paraId="4A751C11" w14:textId="77777777" w:rsidR="005255A9" w:rsidRDefault="005255A9" w:rsidP="005255A9">
      <w:pPr>
        <w:pStyle w:val="ListParagraph"/>
        <w:numPr>
          <w:ilvl w:val="0"/>
          <w:numId w:val="10"/>
        </w:numPr>
        <w:ind w:left="720"/>
      </w:pPr>
      <w:r>
        <w:t xml:space="preserve">differences in the </w:t>
      </w:r>
      <w:proofErr w:type="gramStart"/>
      <w:r>
        <w:t>purported degree</w:t>
      </w:r>
      <w:proofErr w:type="gramEnd"/>
      <w:r>
        <w:t xml:space="preserve"> of lexical flexibility (e.g. both rigid and flexible languages)</w:t>
      </w:r>
    </w:p>
    <w:p w14:paraId="09C294F1" w14:textId="4EF98719" w:rsidR="005255A9" w:rsidRDefault="006F6DDE" w:rsidP="005255A9">
      <w:pPr>
        <w:ind w:firstLine="0"/>
      </w:pPr>
      <w:r>
        <w:t>I currently plan to include at least the following languages in the sample.</w:t>
      </w:r>
      <w:r w:rsidR="002018AB">
        <w:t xml:space="preserve"> A few comments </w:t>
      </w:r>
      <w:proofErr w:type="gramStart"/>
      <w:r w:rsidR="002018AB">
        <w:t>are added</w:t>
      </w:r>
      <w:proofErr w:type="gramEnd"/>
      <w:r w:rsidR="002018AB">
        <w:t xml:space="preserve"> justifying the inclusion of each language in the sample.</w:t>
      </w:r>
      <w:r>
        <w:t xml:space="preserve"> More </w:t>
      </w:r>
      <w:r w:rsidR="002018AB">
        <w:t xml:space="preserve">languages </w:t>
      </w:r>
      <w:r>
        <w:t xml:space="preserve">may </w:t>
      </w:r>
      <w:proofErr w:type="gramStart"/>
      <w:r>
        <w:t>be added</w:t>
      </w:r>
      <w:proofErr w:type="gramEnd"/>
      <w:r>
        <w:t xml:space="preserve"> if time permits.</w:t>
      </w:r>
    </w:p>
    <w:p w14:paraId="08D89016" w14:textId="0B4131AD" w:rsidR="006F6DDE" w:rsidRPr="00D26262" w:rsidRDefault="006F6DDE" w:rsidP="00497D78">
      <w:pPr>
        <w:pStyle w:val="ListParagraph"/>
        <w:numPr>
          <w:ilvl w:val="0"/>
          <w:numId w:val="10"/>
        </w:numPr>
        <w:ind w:left="720"/>
      </w:pPr>
      <w:r w:rsidRPr="006D1712">
        <w:rPr>
          <w:b/>
        </w:rPr>
        <w:t>Central Alaskan Yup’ik (Eskimo-Aleut &gt; Eskimo)</w:t>
      </w:r>
      <w:r w:rsidR="006C243E">
        <w:t xml:space="preserve"> – </w:t>
      </w:r>
      <w:r w:rsidR="007948A6">
        <w:t>The Eskimo-Aleut languages feature prominently in debates on lexical flexibility (</w:t>
      </w:r>
      <w:r w:rsidR="00497D78">
        <w:t>Sadock 1999; Mithun 2017)</w:t>
      </w:r>
      <w:r w:rsidR="00A532E0">
        <w:t>.</w:t>
      </w:r>
    </w:p>
    <w:p w14:paraId="56369014" w14:textId="3489EE9B" w:rsidR="006D1712" w:rsidRDefault="006F6DDE" w:rsidP="006F6DDE">
      <w:pPr>
        <w:pStyle w:val="ListParagraph"/>
        <w:numPr>
          <w:ilvl w:val="0"/>
          <w:numId w:val="10"/>
        </w:numPr>
        <w:ind w:left="720"/>
      </w:pPr>
      <w:r w:rsidRPr="006D1712">
        <w:rPr>
          <w:b/>
        </w:rPr>
        <w:t>Chitimacha (isolate)</w:t>
      </w:r>
      <w:r w:rsidR="006C243E">
        <w:t xml:space="preserve"> – </w:t>
      </w:r>
      <w:r w:rsidR="006D1712">
        <w:t xml:space="preserve">Chitimacha </w:t>
      </w:r>
      <w:r w:rsidR="006C243E">
        <w:t>has</w:t>
      </w:r>
      <w:r w:rsidR="006D1712">
        <w:t xml:space="preserve"> not featured in the debate on lexical categories, but </w:t>
      </w:r>
      <w:r w:rsidR="00AD363B">
        <w:t xml:space="preserve">I possess a glossed corpus and detailed knowledge of the language. Moreover, </w:t>
      </w:r>
      <w:r w:rsidR="00AD363B">
        <w:lastRenderedPageBreak/>
        <w:t xml:space="preserve">Chitimacha </w:t>
      </w:r>
      <w:r w:rsidR="003F1417">
        <w:t xml:space="preserve">property concepts exhibit interesting behavior wherein they behave </w:t>
      </w:r>
      <w:r w:rsidR="005148F8">
        <w:t xml:space="preserve">morphologically as verbs but functionally </w:t>
      </w:r>
      <w:r w:rsidR="008A0774">
        <w:t xml:space="preserve">they </w:t>
      </w:r>
      <w:proofErr w:type="gramStart"/>
      <w:r w:rsidR="008A0774">
        <w:t>almost always</w:t>
      </w:r>
      <w:proofErr w:type="gramEnd"/>
      <w:r w:rsidR="008A0774">
        <w:t xml:space="preserve"> serve to modify rather than predicate</w:t>
      </w:r>
      <w:r w:rsidR="005148F8">
        <w:t>.</w:t>
      </w:r>
    </w:p>
    <w:p w14:paraId="1E45758B" w14:textId="211A5BF6" w:rsidR="008A0774" w:rsidRDefault="006F6DDE" w:rsidP="006F6DDE">
      <w:pPr>
        <w:pStyle w:val="ListParagraph"/>
        <w:numPr>
          <w:ilvl w:val="0"/>
          <w:numId w:val="10"/>
        </w:numPr>
        <w:ind w:left="720"/>
      </w:pPr>
      <w:r w:rsidRPr="008A0774">
        <w:rPr>
          <w:b/>
        </w:rPr>
        <w:t>English (Indo-European &gt; Germanic)</w:t>
      </w:r>
      <w:r w:rsidR="006C243E">
        <w:t xml:space="preserve"> – </w:t>
      </w:r>
      <w:r w:rsidR="008A0774">
        <w:t xml:space="preserve">English is variously described </w:t>
      </w:r>
      <w:r w:rsidR="00E5152C">
        <w:t xml:space="preserve">as a language with rampant </w:t>
      </w:r>
      <w:proofErr w:type="gramStart"/>
      <w:r w:rsidR="00E5152C">
        <w:t xml:space="preserve">conversion, </w:t>
      </w:r>
      <w:r w:rsidR="006D0632">
        <w:t>or</w:t>
      </w:r>
      <w:proofErr w:type="gramEnd"/>
      <w:r w:rsidR="006D0632">
        <w:t xml:space="preserve"> used as an exemplar of how to clearly distinguish categories in a language.</w:t>
      </w:r>
      <w:r w:rsidR="006873C4">
        <w:t xml:space="preserve"> Its overall degree of flexibility is therefore </w:t>
      </w:r>
      <w:proofErr w:type="gramStart"/>
      <w:r w:rsidR="006873C4">
        <w:t>somewhat uncertain</w:t>
      </w:r>
      <w:proofErr w:type="gramEnd"/>
      <w:r w:rsidR="006873C4">
        <w:t>.</w:t>
      </w:r>
      <w:r w:rsidR="007E77A2">
        <w:t xml:space="preserve"> Corpora are readily available.</w:t>
      </w:r>
    </w:p>
    <w:p w14:paraId="05EDEF6F" w14:textId="1780B67D" w:rsidR="006F6DDE" w:rsidRPr="00D26262" w:rsidRDefault="006F6DDE" w:rsidP="006F6DDE">
      <w:pPr>
        <w:pStyle w:val="ListParagraph"/>
        <w:numPr>
          <w:ilvl w:val="0"/>
          <w:numId w:val="10"/>
        </w:numPr>
        <w:ind w:left="720"/>
      </w:pPr>
      <w:r w:rsidRPr="007E77A2">
        <w:rPr>
          <w:b/>
        </w:rPr>
        <w:t>Nuuchahnulth (</w:t>
      </w:r>
      <w:r w:rsidR="00A54C27" w:rsidRPr="007E77A2">
        <w:rPr>
          <w:b/>
        </w:rPr>
        <w:t xml:space="preserve">a.k.a. Nootka; </w:t>
      </w:r>
      <w:r w:rsidRPr="007E77A2">
        <w:rPr>
          <w:b/>
        </w:rPr>
        <w:t>Wakashan)</w:t>
      </w:r>
      <w:r w:rsidR="006C243E">
        <w:t xml:space="preserve"> – </w:t>
      </w:r>
      <w:r w:rsidR="007E77A2">
        <w:t xml:space="preserve">This language has featured prominently in the debates on lexical categories (Swadesh </w:t>
      </w:r>
      <w:r w:rsidR="00E23D7C">
        <w:t xml:space="preserve">1933, </w:t>
      </w:r>
      <w:r w:rsidR="001E525B">
        <w:t xml:space="preserve">1938; </w:t>
      </w:r>
      <w:r w:rsidR="008D6ECA">
        <w:t xml:space="preserve">Jacobsen 1979; </w:t>
      </w:r>
      <w:r w:rsidR="00E6048B">
        <w:t>Nakayama</w:t>
      </w:r>
      <w:r w:rsidR="001E525B">
        <w:t xml:space="preserve"> 2002)</w:t>
      </w:r>
      <w:r w:rsidR="00EF652D">
        <w:t xml:space="preserve">. I have obtained </w:t>
      </w:r>
      <w:r w:rsidR="00614C8E">
        <w:t>a</w:t>
      </w:r>
      <w:r w:rsidR="00E6048B">
        <w:t xml:space="preserve"> fully-glossed corpus</w:t>
      </w:r>
      <w:r w:rsidR="00614C8E">
        <w:t xml:space="preserve"> of Nuuchahnulth (</w:t>
      </w:r>
      <w:r w:rsidR="00E95D84">
        <w:t xml:space="preserve">Nakayama </w:t>
      </w:r>
      <w:r w:rsidR="00CA4003">
        <w:t>2003</w:t>
      </w:r>
      <w:r w:rsidR="00614C8E">
        <w:t>)</w:t>
      </w:r>
      <w:r w:rsidR="00E6048B">
        <w:t>.</w:t>
      </w:r>
    </w:p>
    <w:p w14:paraId="140723EF" w14:textId="1D6754D6" w:rsidR="006F6DDE" w:rsidRPr="00D26262" w:rsidRDefault="006F6DDE" w:rsidP="006F6DDE">
      <w:pPr>
        <w:pStyle w:val="ListParagraph"/>
        <w:numPr>
          <w:ilvl w:val="0"/>
          <w:numId w:val="10"/>
        </w:numPr>
        <w:ind w:left="720"/>
      </w:pPr>
      <w:r w:rsidRPr="0017686E">
        <w:rPr>
          <w:b/>
        </w:rPr>
        <w:t>Riau Indonesian (Austronesian &gt; Malayo-Polynesian)</w:t>
      </w:r>
      <w:r w:rsidR="006C243E">
        <w:t xml:space="preserve"> – </w:t>
      </w:r>
      <w:r w:rsidR="0017686E">
        <w:t xml:space="preserve">David </w:t>
      </w:r>
      <w:r w:rsidR="006C243E">
        <w:t>Gil</w:t>
      </w:r>
      <w:r w:rsidR="0017686E">
        <w:t xml:space="preserve"> claims that Riau Indonesian lacks parts of speech</w:t>
      </w:r>
      <w:r w:rsidR="006F582A">
        <w:t xml:space="preserve"> (Gil 1994, </w:t>
      </w:r>
      <w:r w:rsidR="0019390B">
        <w:t>2005</w:t>
      </w:r>
      <w:r w:rsidR="00DE1B63">
        <w:t>a, 2005b</w:t>
      </w:r>
      <w:r w:rsidR="0019390B">
        <w:t>)</w:t>
      </w:r>
      <w:r w:rsidR="00DE1B63">
        <w:t>, and has offered me the use of his corpus</w:t>
      </w:r>
      <w:r w:rsidR="008263A7">
        <w:t>.</w:t>
      </w:r>
    </w:p>
    <w:p w14:paraId="70FA3A8C" w14:textId="1AF066E2" w:rsidR="006F6DDE" w:rsidRPr="00D26262" w:rsidRDefault="006F6DDE" w:rsidP="006F6DDE">
      <w:pPr>
        <w:pStyle w:val="ListParagraph"/>
        <w:numPr>
          <w:ilvl w:val="0"/>
          <w:numId w:val="10"/>
        </w:numPr>
        <w:ind w:left="720"/>
      </w:pPr>
      <w:r w:rsidRPr="00FB30D8">
        <w:rPr>
          <w:b/>
        </w:rPr>
        <w:t>Spanish (Indo-European &gt; Romance)</w:t>
      </w:r>
      <w:r w:rsidR="0034480A">
        <w:t xml:space="preserve"> – </w:t>
      </w:r>
      <w:r w:rsidR="00FB30D8">
        <w:t xml:space="preserve">Spanish is </w:t>
      </w:r>
      <w:proofErr w:type="gramStart"/>
      <w:r w:rsidR="00FB30D8">
        <w:t>generally considered</w:t>
      </w:r>
      <w:proofErr w:type="gramEnd"/>
      <w:r w:rsidR="00FB30D8">
        <w:t xml:space="preserve"> a fairly rigid language, and corpora are readily available. </w:t>
      </w:r>
      <w:r w:rsidR="00490E45">
        <w:t>I am also proficient in the language.</w:t>
      </w:r>
    </w:p>
    <w:p w14:paraId="3210B647" w14:textId="04E02D2E" w:rsidR="00490E45" w:rsidRDefault="006F6DDE" w:rsidP="006F6DDE">
      <w:pPr>
        <w:pStyle w:val="ListParagraph"/>
        <w:numPr>
          <w:ilvl w:val="0"/>
          <w:numId w:val="10"/>
        </w:numPr>
        <w:ind w:left="720"/>
      </w:pPr>
      <w:r w:rsidRPr="00490E45">
        <w:rPr>
          <w:b/>
        </w:rPr>
        <w:t>Swahili (Niger-Congo &gt; Bantu)</w:t>
      </w:r>
      <w:r w:rsidR="0034480A">
        <w:t xml:space="preserve"> – </w:t>
      </w:r>
      <w:r w:rsidR="00490E45">
        <w:t xml:space="preserve">Swahili </w:t>
      </w:r>
      <w:r w:rsidR="00FE3EA1">
        <w:t xml:space="preserve">exhibits a great deal of conversion, and yet it and other Bantu languages feature very little in discussions of lexical flexibility. I am </w:t>
      </w:r>
      <w:r w:rsidR="00894571">
        <w:t>proficient in the language and corpora are readily available.</w:t>
      </w:r>
    </w:p>
    <w:p w14:paraId="38C7D26D" w14:textId="0296D4F7" w:rsidR="008B45B4" w:rsidRDefault="006F6DDE" w:rsidP="008B45B4">
      <w:r>
        <w:t>Each of the</w:t>
      </w:r>
      <w:r w:rsidR="00E456A2">
        <w:t xml:space="preserve"> </w:t>
      </w:r>
      <w:r>
        <w:t xml:space="preserve">research questions in this dissertation </w:t>
      </w:r>
      <w:r w:rsidR="008B45B4">
        <w:t xml:space="preserve">compares the degree of lexical flexibility of a lexeme to some other feature of the lexeme (semantic domain, inherent topicality, grammatical relation, and information status). </w:t>
      </w:r>
      <w:proofErr w:type="gramStart"/>
      <w:r w:rsidR="008B45B4">
        <w:t>Therefore</w:t>
      </w:r>
      <w:proofErr w:type="gramEnd"/>
      <w:r w:rsidR="008B45B4">
        <w:t xml:space="preserve"> it is important to operationalize the notion of lexical flexibility in a way that allows for comparison across lexemes and across languages. As stated in the introduction, I will identify instances of lexical flexibility as those in which the same form </w:t>
      </w:r>
      <w:proofErr w:type="gramStart"/>
      <w:r w:rsidR="008B45B4">
        <w:t>is used</w:t>
      </w:r>
      <w:proofErr w:type="gramEnd"/>
      <w:r w:rsidR="008B45B4">
        <w:t xml:space="preserve"> for two or more pragmatic functions with no overt</w:t>
      </w:r>
      <w:r w:rsidR="00CE066A">
        <w:t xml:space="preserve"> derivational</w:t>
      </w:r>
      <w:r w:rsidR="008B45B4">
        <w:t xml:space="preserve"> coding. My procedure for quantifying lexical flexibility will therefore be to take each </w:t>
      </w:r>
      <w:r w:rsidR="00D21D54">
        <w:t>word root</w:t>
      </w:r>
      <w:r w:rsidR="008B45B4">
        <w:t xml:space="preserve"> in a </w:t>
      </w:r>
      <w:proofErr w:type="gramStart"/>
      <w:r w:rsidR="008B45B4">
        <w:t>corpus, and</w:t>
      </w:r>
      <w:proofErr w:type="gramEnd"/>
      <w:r w:rsidR="008B45B4">
        <w:t xml:space="preserve"> </w:t>
      </w:r>
      <w:r w:rsidR="00014626">
        <w:t xml:space="preserve">count the number of times that the </w:t>
      </w:r>
      <w:r w:rsidR="00A1619F">
        <w:t>root</w:t>
      </w:r>
      <w:r w:rsidR="00014626">
        <w:t xml:space="preserve"> occurs in each of the three major pragmatic functions of reference, predication, and modification</w:t>
      </w:r>
      <w:r w:rsidR="00CE066A">
        <w:t>, without derivational morphology to mark that change (but allowing for inflectional morphology)</w:t>
      </w:r>
      <w:r w:rsidR="00014626">
        <w:t xml:space="preserve">. This will give me the token frequency for each function of that </w:t>
      </w:r>
      <w:r w:rsidR="00AA5534">
        <w:t>root</w:t>
      </w:r>
      <w:r w:rsidR="00014626">
        <w:t>.</w:t>
      </w:r>
      <w:r w:rsidR="00AA5534">
        <w:t xml:space="preserve"> I will then repeat this procedure for stems and fully-inflected words.</w:t>
      </w:r>
      <w:r w:rsidR="00014626">
        <w:t xml:space="preserve"> </w:t>
      </w:r>
      <w:r w:rsidR="00DD19F7">
        <w:fldChar w:fldCharType="begin"/>
      </w:r>
      <w:r w:rsidR="00DD19F7">
        <w:instrText xml:space="preserve"> REF _Ref503350959 \h </w:instrText>
      </w:r>
      <w:r w:rsidR="00DD19F7">
        <w:fldChar w:fldCharType="separate"/>
      </w:r>
      <w:r w:rsidR="00DD19F7" w:rsidRPr="00224873">
        <w:t xml:space="preserve">Table </w:t>
      </w:r>
      <w:r w:rsidR="00DD19F7" w:rsidRPr="00224873">
        <w:rPr>
          <w:noProof/>
        </w:rPr>
        <w:t>1</w:t>
      </w:r>
      <w:r w:rsidR="00DD19F7">
        <w:fldChar w:fldCharType="end"/>
      </w:r>
      <w:r w:rsidR="00014626">
        <w:t xml:space="preserve"> </w:t>
      </w:r>
      <w:r w:rsidR="00642553">
        <w:t xml:space="preserve">shows a sample statistical summary of this procedure for </w:t>
      </w:r>
      <w:r w:rsidR="00770DEF">
        <w:t xml:space="preserve">the first </w:t>
      </w:r>
      <w:r w:rsidR="00642553">
        <w:t xml:space="preserve">10 </w:t>
      </w:r>
      <w:r w:rsidR="00AA5534">
        <w:t>roots</w:t>
      </w:r>
      <w:r w:rsidR="00642553">
        <w:t xml:space="preserve"> </w:t>
      </w:r>
      <w:r w:rsidR="00770DEF">
        <w:t xml:space="preserve">that appear </w:t>
      </w:r>
      <w:r w:rsidR="00642553">
        <w:t xml:space="preserve">in </w:t>
      </w:r>
      <w:r w:rsidR="00770DEF">
        <w:t xml:space="preserve">the </w:t>
      </w:r>
      <w:r w:rsidR="00642553">
        <w:t>Chitimacha (isolate)</w:t>
      </w:r>
      <w:r w:rsidR="00770DEF">
        <w:t xml:space="preserve"> corpus</w:t>
      </w:r>
      <w:r w:rsidR="00642553">
        <w:t>.</w:t>
      </w:r>
    </w:p>
    <w:p w14:paraId="64E06A13" w14:textId="77777777" w:rsidR="00642553" w:rsidRPr="00224873" w:rsidRDefault="00642553" w:rsidP="00D639D3">
      <w:pPr>
        <w:pStyle w:val="Caption"/>
        <w:keepNext/>
        <w:spacing w:before="240"/>
        <w:jc w:val="center"/>
      </w:pPr>
      <w:bookmarkStart w:id="11" w:name="_Ref503350959"/>
      <w:r w:rsidRPr="00224873">
        <w:lastRenderedPageBreak/>
        <w:t xml:space="preserve">Table </w:t>
      </w:r>
      <w:fldSimple w:instr=" SEQ Table \* ARABIC ">
        <w:r w:rsidRPr="00224873">
          <w:rPr>
            <w:noProof/>
          </w:rPr>
          <w:t>1</w:t>
        </w:r>
      </w:fldSimple>
      <w:bookmarkEnd w:id="11"/>
      <w:r w:rsidRPr="00224873">
        <w:t>. Sample statistical summary of lexical flexibility for Chitimacha</w:t>
      </w:r>
      <w:r w:rsidR="007E5836">
        <w:t xml:space="preserve"> (isolate)</w:t>
      </w:r>
    </w:p>
    <w:tbl>
      <w:tblPr>
        <w:tblW w:w="0" w:type="auto"/>
        <w:jc w:val="center"/>
        <w:tblLook w:val="04A0" w:firstRow="1" w:lastRow="0" w:firstColumn="1" w:lastColumn="0" w:noHBand="0" w:noVBand="1"/>
      </w:tblPr>
      <w:tblGrid>
        <w:gridCol w:w="1176"/>
        <w:gridCol w:w="2244"/>
        <w:gridCol w:w="1331"/>
        <w:gridCol w:w="1809"/>
        <w:gridCol w:w="1943"/>
        <w:gridCol w:w="857"/>
      </w:tblGrid>
      <w:tr w:rsidR="00414201" w:rsidRPr="00414201" w14:paraId="72463A5B" w14:textId="77777777" w:rsidTr="00414201">
        <w:trPr>
          <w:jc w:val="center"/>
        </w:trPr>
        <w:tc>
          <w:tcPr>
            <w:tcW w:w="1176" w:type="dxa"/>
            <w:tcBorders>
              <w:bottom w:val="single" w:sz="4" w:space="0" w:color="auto"/>
            </w:tcBorders>
            <w:shd w:val="clear" w:color="auto" w:fill="auto"/>
            <w:vAlign w:val="bottom"/>
          </w:tcPr>
          <w:p w14:paraId="105249E0" w14:textId="77777777" w:rsidR="00D04236" w:rsidRPr="00414201" w:rsidRDefault="00D04236" w:rsidP="00D639D3">
            <w:pPr>
              <w:keepNext/>
              <w:spacing w:line="240" w:lineRule="auto"/>
              <w:ind w:firstLine="0"/>
              <w:rPr>
                <w:b/>
                <w:noProof/>
              </w:rPr>
            </w:pPr>
            <w:r w:rsidRPr="00414201">
              <w:rPr>
                <w:b/>
                <w:noProof/>
              </w:rPr>
              <w:t>Item</w:t>
            </w:r>
          </w:p>
        </w:tc>
        <w:tc>
          <w:tcPr>
            <w:tcW w:w="2244" w:type="dxa"/>
            <w:tcBorders>
              <w:bottom w:val="single" w:sz="4" w:space="0" w:color="auto"/>
              <w:right w:val="single" w:sz="4" w:space="0" w:color="auto"/>
            </w:tcBorders>
            <w:shd w:val="clear" w:color="auto" w:fill="auto"/>
            <w:vAlign w:val="bottom"/>
          </w:tcPr>
          <w:p w14:paraId="3FE8CA3A" w14:textId="77777777" w:rsidR="00D04236" w:rsidRPr="00414201" w:rsidRDefault="00D04236" w:rsidP="00D639D3">
            <w:pPr>
              <w:keepNext/>
              <w:spacing w:line="240" w:lineRule="auto"/>
              <w:ind w:firstLine="0"/>
              <w:rPr>
                <w:b/>
              </w:rPr>
            </w:pPr>
            <w:r w:rsidRPr="00414201">
              <w:rPr>
                <w:b/>
              </w:rPr>
              <w:t>Gloss</w:t>
            </w:r>
          </w:p>
        </w:tc>
        <w:tc>
          <w:tcPr>
            <w:tcW w:w="1331" w:type="dxa"/>
            <w:tcBorders>
              <w:left w:val="single" w:sz="4" w:space="0" w:color="auto"/>
              <w:bottom w:val="single" w:sz="4" w:space="0" w:color="auto"/>
            </w:tcBorders>
            <w:shd w:val="clear" w:color="auto" w:fill="auto"/>
            <w:vAlign w:val="bottom"/>
          </w:tcPr>
          <w:p w14:paraId="60A2E138" w14:textId="77777777" w:rsidR="00D04236" w:rsidRPr="00414201" w:rsidRDefault="00D04236" w:rsidP="00D639D3">
            <w:pPr>
              <w:keepNext/>
              <w:spacing w:line="240" w:lineRule="auto"/>
              <w:ind w:firstLine="0"/>
              <w:jc w:val="center"/>
              <w:rPr>
                <w:b/>
              </w:rPr>
            </w:pPr>
            <w:r w:rsidRPr="00414201">
              <w:rPr>
                <w:b/>
              </w:rPr>
              <w:t>Reference Count</w:t>
            </w:r>
          </w:p>
        </w:tc>
        <w:tc>
          <w:tcPr>
            <w:tcW w:w="1809" w:type="dxa"/>
            <w:tcBorders>
              <w:bottom w:val="single" w:sz="4" w:space="0" w:color="auto"/>
            </w:tcBorders>
            <w:shd w:val="clear" w:color="auto" w:fill="auto"/>
            <w:vAlign w:val="bottom"/>
          </w:tcPr>
          <w:p w14:paraId="63A70C7D" w14:textId="77777777" w:rsidR="00D04236" w:rsidRPr="00414201" w:rsidRDefault="00D04236" w:rsidP="00D639D3">
            <w:pPr>
              <w:keepNext/>
              <w:spacing w:line="240" w:lineRule="auto"/>
              <w:ind w:firstLine="0"/>
              <w:jc w:val="center"/>
              <w:rPr>
                <w:b/>
              </w:rPr>
            </w:pPr>
            <w:r w:rsidRPr="00414201">
              <w:rPr>
                <w:b/>
              </w:rPr>
              <w:t>Predication Count</w:t>
            </w:r>
          </w:p>
        </w:tc>
        <w:tc>
          <w:tcPr>
            <w:tcW w:w="1943" w:type="dxa"/>
            <w:tcBorders>
              <w:bottom w:val="single" w:sz="4" w:space="0" w:color="auto"/>
            </w:tcBorders>
            <w:shd w:val="clear" w:color="auto" w:fill="auto"/>
            <w:vAlign w:val="bottom"/>
          </w:tcPr>
          <w:p w14:paraId="1A970DE0" w14:textId="77777777" w:rsidR="00D04236" w:rsidRPr="00414201" w:rsidRDefault="00D04236" w:rsidP="00D639D3">
            <w:pPr>
              <w:keepNext/>
              <w:spacing w:line="240" w:lineRule="auto"/>
              <w:ind w:firstLine="0"/>
              <w:jc w:val="center"/>
              <w:rPr>
                <w:b/>
              </w:rPr>
            </w:pPr>
            <w:r w:rsidRPr="00414201">
              <w:rPr>
                <w:b/>
              </w:rPr>
              <w:t>Modification Count</w:t>
            </w:r>
          </w:p>
        </w:tc>
        <w:tc>
          <w:tcPr>
            <w:tcW w:w="857" w:type="dxa"/>
            <w:tcBorders>
              <w:bottom w:val="single" w:sz="4" w:space="0" w:color="auto"/>
            </w:tcBorders>
            <w:shd w:val="clear" w:color="auto" w:fill="auto"/>
          </w:tcPr>
          <w:p w14:paraId="2FFC0485" w14:textId="77777777" w:rsidR="00D04236" w:rsidRPr="00414201" w:rsidRDefault="00D04236" w:rsidP="00D639D3">
            <w:pPr>
              <w:keepNext/>
              <w:spacing w:line="240" w:lineRule="auto"/>
              <w:ind w:firstLine="0"/>
              <w:jc w:val="center"/>
              <w:rPr>
                <w:b/>
              </w:rPr>
            </w:pPr>
            <w:r w:rsidRPr="00414201">
              <w:rPr>
                <w:b/>
              </w:rPr>
              <w:t>Total Count</w:t>
            </w:r>
          </w:p>
        </w:tc>
      </w:tr>
      <w:tr w:rsidR="00414201" w:rsidRPr="00414201" w14:paraId="6997C458" w14:textId="77777777" w:rsidTr="00414201">
        <w:trPr>
          <w:jc w:val="center"/>
        </w:trPr>
        <w:tc>
          <w:tcPr>
            <w:tcW w:w="1176" w:type="dxa"/>
            <w:tcBorders>
              <w:top w:val="single" w:sz="4" w:space="0" w:color="auto"/>
            </w:tcBorders>
            <w:shd w:val="clear" w:color="auto" w:fill="auto"/>
          </w:tcPr>
          <w:p w14:paraId="0B399F4F" w14:textId="77777777" w:rsidR="00A9656A" w:rsidRPr="00414201" w:rsidRDefault="00A9656A" w:rsidP="00D639D3">
            <w:pPr>
              <w:keepNext/>
              <w:spacing w:line="240" w:lineRule="auto"/>
              <w:ind w:firstLine="0"/>
              <w:rPr>
                <w:b/>
                <w:noProof/>
              </w:rPr>
            </w:pPr>
            <w:r w:rsidRPr="00414201">
              <w:rPr>
                <w:noProof/>
              </w:rPr>
              <w:t>cuw</w:t>
            </w:r>
            <w:r w:rsidRPr="00414201">
              <w:rPr>
                <w:noProof/>
              </w:rPr>
              <w:noBreakHyphen/>
              <w:t>/tʼut</w:t>
            </w:r>
            <w:r w:rsidRPr="00414201">
              <w:rPr>
                <w:noProof/>
              </w:rPr>
              <w:noBreakHyphen/>
            </w:r>
          </w:p>
        </w:tc>
        <w:tc>
          <w:tcPr>
            <w:tcW w:w="2244" w:type="dxa"/>
            <w:tcBorders>
              <w:top w:val="single" w:sz="4" w:space="0" w:color="auto"/>
              <w:right w:val="single" w:sz="4" w:space="0" w:color="auto"/>
            </w:tcBorders>
            <w:shd w:val="clear" w:color="auto" w:fill="auto"/>
          </w:tcPr>
          <w:p w14:paraId="3CA1630E" w14:textId="77777777" w:rsidR="00A9656A" w:rsidRPr="00414201" w:rsidRDefault="00A9656A" w:rsidP="00D639D3">
            <w:pPr>
              <w:keepNext/>
              <w:spacing w:line="240" w:lineRule="auto"/>
              <w:ind w:firstLine="0"/>
              <w:rPr>
                <w:b/>
              </w:rPr>
            </w:pPr>
            <w:r w:rsidRPr="00414201">
              <w:t>‘go’</w:t>
            </w:r>
          </w:p>
        </w:tc>
        <w:tc>
          <w:tcPr>
            <w:tcW w:w="1331" w:type="dxa"/>
            <w:tcBorders>
              <w:top w:val="single" w:sz="4" w:space="0" w:color="auto"/>
              <w:left w:val="single" w:sz="4" w:space="0" w:color="auto"/>
            </w:tcBorders>
            <w:shd w:val="clear" w:color="auto" w:fill="auto"/>
            <w:vAlign w:val="center"/>
          </w:tcPr>
          <w:p w14:paraId="1661E342" w14:textId="77777777" w:rsidR="00A9656A" w:rsidRPr="00414201" w:rsidRDefault="007F1195" w:rsidP="00D639D3">
            <w:pPr>
              <w:keepNext/>
              <w:spacing w:line="240" w:lineRule="auto"/>
              <w:ind w:firstLine="0"/>
              <w:jc w:val="center"/>
            </w:pPr>
            <w:r w:rsidRPr="00414201">
              <w:t>9</w:t>
            </w:r>
          </w:p>
        </w:tc>
        <w:tc>
          <w:tcPr>
            <w:tcW w:w="1809" w:type="dxa"/>
            <w:tcBorders>
              <w:top w:val="single" w:sz="4" w:space="0" w:color="auto"/>
            </w:tcBorders>
            <w:shd w:val="clear" w:color="auto" w:fill="auto"/>
            <w:vAlign w:val="center"/>
          </w:tcPr>
          <w:p w14:paraId="44582648" w14:textId="77777777" w:rsidR="00A9656A" w:rsidRPr="00414201" w:rsidRDefault="007F1195" w:rsidP="00D639D3">
            <w:pPr>
              <w:keepNext/>
              <w:spacing w:line="240" w:lineRule="auto"/>
              <w:ind w:firstLine="0"/>
              <w:jc w:val="center"/>
              <w:rPr>
                <w:b/>
              </w:rPr>
            </w:pPr>
            <w:r w:rsidRPr="00414201">
              <w:t>581</w:t>
            </w:r>
          </w:p>
        </w:tc>
        <w:tc>
          <w:tcPr>
            <w:tcW w:w="1943" w:type="dxa"/>
            <w:tcBorders>
              <w:top w:val="single" w:sz="4" w:space="0" w:color="auto"/>
            </w:tcBorders>
            <w:shd w:val="clear" w:color="auto" w:fill="auto"/>
            <w:vAlign w:val="center"/>
          </w:tcPr>
          <w:p w14:paraId="04C160B1" w14:textId="77777777" w:rsidR="00A9656A" w:rsidRPr="00414201" w:rsidRDefault="007F1195" w:rsidP="00D639D3">
            <w:pPr>
              <w:keepNext/>
              <w:spacing w:line="240" w:lineRule="auto"/>
              <w:ind w:firstLine="0"/>
              <w:jc w:val="center"/>
              <w:rPr>
                <w:b/>
              </w:rPr>
            </w:pPr>
            <w:r w:rsidRPr="00414201">
              <w:t>1</w:t>
            </w:r>
          </w:p>
        </w:tc>
        <w:tc>
          <w:tcPr>
            <w:tcW w:w="857" w:type="dxa"/>
            <w:tcBorders>
              <w:top w:val="single" w:sz="4" w:space="0" w:color="auto"/>
            </w:tcBorders>
            <w:shd w:val="clear" w:color="auto" w:fill="auto"/>
          </w:tcPr>
          <w:p w14:paraId="09A71330" w14:textId="77777777" w:rsidR="00A9656A" w:rsidRPr="00414201" w:rsidRDefault="007F1195" w:rsidP="00D639D3">
            <w:pPr>
              <w:keepNext/>
              <w:spacing w:line="240" w:lineRule="auto"/>
              <w:ind w:firstLine="0"/>
              <w:jc w:val="center"/>
              <w:rPr>
                <w:b/>
              </w:rPr>
            </w:pPr>
            <w:r w:rsidRPr="00414201">
              <w:fldChar w:fldCharType="begin"/>
            </w:r>
            <w:r w:rsidRPr="00414201">
              <w:instrText xml:space="preserve"> =SUM(LEFT) </w:instrText>
            </w:r>
            <w:r w:rsidRPr="00414201">
              <w:fldChar w:fldCharType="separate"/>
            </w:r>
            <w:r w:rsidRPr="00414201">
              <w:rPr>
                <w:noProof/>
              </w:rPr>
              <w:t>591</w:t>
            </w:r>
            <w:r w:rsidRPr="00414201">
              <w:fldChar w:fldCharType="end"/>
            </w:r>
          </w:p>
        </w:tc>
      </w:tr>
      <w:tr w:rsidR="00414201" w:rsidRPr="00414201" w14:paraId="2D21E45F" w14:textId="77777777" w:rsidTr="00414201">
        <w:trPr>
          <w:jc w:val="center"/>
        </w:trPr>
        <w:tc>
          <w:tcPr>
            <w:tcW w:w="1176" w:type="dxa"/>
            <w:shd w:val="clear" w:color="auto" w:fill="auto"/>
          </w:tcPr>
          <w:p w14:paraId="7E544EBD" w14:textId="77777777" w:rsidR="00A9656A" w:rsidRPr="00414201" w:rsidRDefault="00A9656A" w:rsidP="00D639D3">
            <w:pPr>
              <w:keepNext/>
              <w:spacing w:line="240" w:lineRule="auto"/>
              <w:ind w:firstLine="0"/>
              <w:rPr>
                <w:noProof/>
              </w:rPr>
            </w:pPr>
            <w:r w:rsidRPr="00414201">
              <w:rPr>
                <w:noProof/>
              </w:rPr>
              <w:t>hok</w:t>
            </w:r>
            <w:r w:rsidRPr="00414201">
              <w:rPr>
                <w:noProof/>
              </w:rPr>
              <w:noBreakHyphen/>
            </w:r>
          </w:p>
        </w:tc>
        <w:tc>
          <w:tcPr>
            <w:tcW w:w="2244" w:type="dxa"/>
            <w:tcBorders>
              <w:right w:val="single" w:sz="4" w:space="0" w:color="auto"/>
            </w:tcBorders>
            <w:shd w:val="clear" w:color="auto" w:fill="auto"/>
          </w:tcPr>
          <w:p w14:paraId="035DA2A6" w14:textId="77777777" w:rsidR="00A9656A" w:rsidRPr="00414201" w:rsidRDefault="00A9656A" w:rsidP="00D639D3">
            <w:pPr>
              <w:keepNext/>
              <w:spacing w:line="240" w:lineRule="auto"/>
              <w:ind w:firstLine="0"/>
              <w:rPr>
                <w:smallCaps/>
              </w:rPr>
            </w:pPr>
            <w:r w:rsidRPr="00414201">
              <w:t>‘leave’</w:t>
            </w:r>
          </w:p>
        </w:tc>
        <w:tc>
          <w:tcPr>
            <w:tcW w:w="1331" w:type="dxa"/>
            <w:tcBorders>
              <w:left w:val="single" w:sz="4" w:space="0" w:color="auto"/>
            </w:tcBorders>
            <w:shd w:val="clear" w:color="auto" w:fill="auto"/>
            <w:vAlign w:val="center"/>
          </w:tcPr>
          <w:p w14:paraId="3A3562B1" w14:textId="77777777" w:rsidR="00A9656A" w:rsidRPr="00414201" w:rsidRDefault="00012724" w:rsidP="00D639D3">
            <w:pPr>
              <w:keepNext/>
              <w:spacing w:line="240" w:lineRule="auto"/>
              <w:ind w:firstLine="0"/>
              <w:jc w:val="center"/>
            </w:pPr>
            <w:r w:rsidRPr="00414201">
              <w:t>0</w:t>
            </w:r>
          </w:p>
        </w:tc>
        <w:tc>
          <w:tcPr>
            <w:tcW w:w="1809" w:type="dxa"/>
            <w:shd w:val="clear" w:color="auto" w:fill="auto"/>
            <w:vAlign w:val="center"/>
          </w:tcPr>
          <w:p w14:paraId="2D17F678" w14:textId="77777777" w:rsidR="00A9656A" w:rsidRPr="00414201" w:rsidRDefault="00A9656A" w:rsidP="00D639D3">
            <w:pPr>
              <w:keepNext/>
              <w:spacing w:line="240" w:lineRule="auto"/>
              <w:ind w:firstLine="0"/>
              <w:jc w:val="center"/>
            </w:pPr>
            <w:r w:rsidRPr="00414201">
              <w:t>64</w:t>
            </w:r>
          </w:p>
        </w:tc>
        <w:tc>
          <w:tcPr>
            <w:tcW w:w="1943" w:type="dxa"/>
            <w:shd w:val="clear" w:color="auto" w:fill="auto"/>
            <w:vAlign w:val="center"/>
          </w:tcPr>
          <w:p w14:paraId="0B572F17"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2AB64280" w14:textId="77777777" w:rsidR="00A9656A" w:rsidRPr="00414201" w:rsidRDefault="00012724"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64</w:t>
            </w:r>
            <w:r w:rsidRPr="00414201">
              <w:fldChar w:fldCharType="end"/>
            </w:r>
          </w:p>
        </w:tc>
      </w:tr>
      <w:tr w:rsidR="00414201" w:rsidRPr="00414201" w14:paraId="5E7AC60B" w14:textId="77777777" w:rsidTr="00414201">
        <w:trPr>
          <w:jc w:val="center"/>
        </w:trPr>
        <w:tc>
          <w:tcPr>
            <w:tcW w:w="1176" w:type="dxa"/>
            <w:shd w:val="clear" w:color="auto" w:fill="auto"/>
          </w:tcPr>
          <w:p w14:paraId="0842C903" w14:textId="77777777" w:rsidR="00A9656A" w:rsidRPr="00414201" w:rsidRDefault="00A9656A" w:rsidP="00D639D3">
            <w:pPr>
              <w:keepNext/>
              <w:spacing w:line="240" w:lineRule="auto"/>
              <w:ind w:firstLine="0"/>
              <w:rPr>
                <w:noProof/>
              </w:rPr>
            </w:pPr>
            <w:r w:rsidRPr="00414201">
              <w:rPr>
                <w:noProof/>
              </w:rPr>
              <w:t>hus</w:t>
            </w:r>
          </w:p>
        </w:tc>
        <w:tc>
          <w:tcPr>
            <w:tcW w:w="2244" w:type="dxa"/>
            <w:tcBorders>
              <w:right w:val="single" w:sz="4" w:space="0" w:color="auto"/>
            </w:tcBorders>
            <w:shd w:val="clear" w:color="auto" w:fill="auto"/>
          </w:tcPr>
          <w:p w14:paraId="052629EC" w14:textId="77777777" w:rsidR="00A9656A" w:rsidRPr="00414201" w:rsidRDefault="00A9656A" w:rsidP="00D639D3">
            <w:pPr>
              <w:keepNext/>
              <w:spacing w:line="240" w:lineRule="auto"/>
              <w:ind w:firstLine="0"/>
              <w:rPr>
                <w:smallCaps/>
              </w:rPr>
            </w:pPr>
            <w:r w:rsidRPr="00414201">
              <w:rPr>
                <w:smallCaps/>
              </w:rPr>
              <w:t>3sg</w:t>
            </w:r>
          </w:p>
        </w:tc>
        <w:tc>
          <w:tcPr>
            <w:tcW w:w="1331" w:type="dxa"/>
            <w:tcBorders>
              <w:left w:val="single" w:sz="4" w:space="0" w:color="auto"/>
            </w:tcBorders>
            <w:shd w:val="clear" w:color="auto" w:fill="auto"/>
            <w:vAlign w:val="center"/>
          </w:tcPr>
          <w:p w14:paraId="2422EE32" w14:textId="77777777" w:rsidR="00A9656A" w:rsidRPr="00414201" w:rsidRDefault="00A9656A" w:rsidP="00D639D3">
            <w:pPr>
              <w:keepNext/>
              <w:spacing w:line="240" w:lineRule="auto"/>
              <w:ind w:firstLine="0"/>
              <w:jc w:val="center"/>
            </w:pPr>
            <w:r w:rsidRPr="00414201">
              <w:t>79</w:t>
            </w:r>
          </w:p>
        </w:tc>
        <w:tc>
          <w:tcPr>
            <w:tcW w:w="1809" w:type="dxa"/>
            <w:shd w:val="clear" w:color="auto" w:fill="auto"/>
            <w:vAlign w:val="center"/>
          </w:tcPr>
          <w:p w14:paraId="6B18B520" w14:textId="77777777" w:rsidR="00A9656A" w:rsidRPr="00414201" w:rsidRDefault="00A9656A" w:rsidP="00D639D3">
            <w:pPr>
              <w:keepNext/>
              <w:spacing w:line="240" w:lineRule="auto"/>
              <w:ind w:firstLine="0"/>
              <w:jc w:val="center"/>
            </w:pPr>
            <w:r w:rsidRPr="00414201">
              <w:t>0</w:t>
            </w:r>
          </w:p>
        </w:tc>
        <w:tc>
          <w:tcPr>
            <w:tcW w:w="1943" w:type="dxa"/>
            <w:shd w:val="clear" w:color="auto" w:fill="auto"/>
            <w:vAlign w:val="center"/>
          </w:tcPr>
          <w:p w14:paraId="2DE978F9" w14:textId="77777777" w:rsidR="00A9656A" w:rsidRPr="00414201" w:rsidRDefault="00A9656A" w:rsidP="00D639D3">
            <w:pPr>
              <w:keepNext/>
              <w:spacing w:line="240" w:lineRule="auto"/>
              <w:ind w:firstLine="0"/>
              <w:jc w:val="center"/>
            </w:pPr>
            <w:r w:rsidRPr="00414201">
              <w:t>437</w:t>
            </w:r>
          </w:p>
        </w:tc>
        <w:tc>
          <w:tcPr>
            <w:tcW w:w="857" w:type="dxa"/>
            <w:shd w:val="clear" w:color="auto" w:fill="auto"/>
          </w:tcPr>
          <w:p w14:paraId="70D2B51B"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516</w:t>
            </w:r>
            <w:r w:rsidRPr="00414201">
              <w:fldChar w:fldCharType="end"/>
            </w:r>
          </w:p>
        </w:tc>
      </w:tr>
      <w:tr w:rsidR="00414201" w:rsidRPr="00414201" w14:paraId="2D3E9A1D" w14:textId="77777777" w:rsidTr="00414201">
        <w:trPr>
          <w:jc w:val="center"/>
        </w:trPr>
        <w:tc>
          <w:tcPr>
            <w:tcW w:w="1176" w:type="dxa"/>
            <w:shd w:val="clear" w:color="auto" w:fill="auto"/>
          </w:tcPr>
          <w:p w14:paraId="270C69F1" w14:textId="77777777" w:rsidR="00A9656A" w:rsidRPr="00414201" w:rsidRDefault="00A9656A" w:rsidP="00D639D3">
            <w:pPr>
              <w:keepNext/>
              <w:spacing w:line="240" w:lineRule="auto"/>
              <w:ind w:firstLine="0"/>
              <w:rPr>
                <w:noProof/>
              </w:rPr>
            </w:pPr>
            <w:r w:rsidRPr="00414201">
              <w:rPr>
                <w:noProof/>
              </w:rPr>
              <w:t>kišut</w:t>
            </w:r>
            <w:r w:rsidRPr="00414201">
              <w:rPr>
                <w:noProof/>
              </w:rPr>
              <w:noBreakHyphen/>
            </w:r>
          </w:p>
        </w:tc>
        <w:tc>
          <w:tcPr>
            <w:tcW w:w="2244" w:type="dxa"/>
            <w:tcBorders>
              <w:right w:val="single" w:sz="4" w:space="0" w:color="auto"/>
            </w:tcBorders>
            <w:shd w:val="clear" w:color="auto" w:fill="auto"/>
          </w:tcPr>
          <w:p w14:paraId="22490324" w14:textId="77777777" w:rsidR="00A9656A" w:rsidRPr="00414201" w:rsidRDefault="00A9656A" w:rsidP="00D639D3">
            <w:pPr>
              <w:keepNext/>
              <w:spacing w:line="240" w:lineRule="auto"/>
              <w:ind w:firstLine="0"/>
            </w:pPr>
            <w:r w:rsidRPr="00414201">
              <w:t>‘swim’</w:t>
            </w:r>
          </w:p>
        </w:tc>
        <w:tc>
          <w:tcPr>
            <w:tcW w:w="1331" w:type="dxa"/>
            <w:tcBorders>
              <w:left w:val="single" w:sz="4" w:space="0" w:color="auto"/>
            </w:tcBorders>
            <w:shd w:val="clear" w:color="auto" w:fill="auto"/>
            <w:vAlign w:val="center"/>
          </w:tcPr>
          <w:p w14:paraId="660A4595" w14:textId="77777777" w:rsidR="00A9656A" w:rsidRPr="00414201" w:rsidRDefault="00A9656A" w:rsidP="00D639D3">
            <w:pPr>
              <w:keepNext/>
              <w:spacing w:line="240" w:lineRule="auto"/>
              <w:ind w:firstLine="0"/>
              <w:jc w:val="center"/>
            </w:pPr>
            <w:r w:rsidRPr="00414201">
              <w:t>0</w:t>
            </w:r>
          </w:p>
        </w:tc>
        <w:tc>
          <w:tcPr>
            <w:tcW w:w="1809" w:type="dxa"/>
            <w:shd w:val="clear" w:color="auto" w:fill="auto"/>
            <w:vAlign w:val="center"/>
          </w:tcPr>
          <w:p w14:paraId="331C463D" w14:textId="77777777" w:rsidR="00A9656A" w:rsidRPr="00414201" w:rsidRDefault="00A9656A" w:rsidP="00D639D3">
            <w:pPr>
              <w:keepNext/>
              <w:spacing w:line="240" w:lineRule="auto"/>
              <w:ind w:firstLine="0"/>
              <w:jc w:val="center"/>
            </w:pPr>
            <w:r w:rsidRPr="00414201">
              <w:t>13</w:t>
            </w:r>
          </w:p>
        </w:tc>
        <w:tc>
          <w:tcPr>
            <w:tcW w:w="1943" w:type="dxa"/>
            <w:shd w:val="clear" w:color="auto" w:fill="auto"/>
            <w:vAlign w:val="center"/>
          </w:tcPr>
          <w:p w14:paraId="5EBF5538"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6D3534FC"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13</w:t>
            </w:r>
            <w:r w:rsidRPr="00414201">
              <w:fldChar w:fldCharType="end"/>
            </w:r>
          </w:p>
        </w:tc>
      </w:tr>
      <w:tr w:rsidR="00414201" w:rsidRPr="00414201" w14:paraId="23CAE02E" w14:textId="77777777" w:rsidTr="00414201">
        <w:trPr>
          <w:jc w:val="center"/>
        </w:trPr>
        <w:tc>
          <w:tcPr>
            <w:tcW w:w="1176" w:type="dxa"/>
            <w:shd w:val="clear" w:color="auto" w:fill="auto"/>
          </w:tcPr>
          <w:p w14:paraId="55AB1A08" w14:textId="77777777" w:rsidR="00A9656A" w:rsidRPr="00414201" w:rsidRDefault="00A9656A" w:rsidP="00D639D3">
            <w:pPr>
              <w:keepNext/>
              <w:spacing w:line="240" w:lineRule="auto"/>
              <w:ind w:firstLine="0"/>
              <w:rPr>
                <w:noProof/>
              </w:rPr>
            </w:pPr>
            <w:r w:rsidRPr="00414201">
              <w:rPr>
                <w:noProof/>
              </w:rPr>
              <w:t>kun</w:t>
            </w:r>
          </w:p>
        </w:tc>
        <w:tc>
          <w:tcPr>
            <w:tcW w:w="2244" w:type="dxa"/>
            <w:tcBorders>
              <w:right w:val="single" w:sz="4" w:space="0" w:color="auto"/>
            </w:tcBorders>
            <w:shd w:val="clear" w:color="auto" w:fill="auto"/>
          </w:tcPr>
          <w:p w14:paraId="20129A65" w14:textId="77777777" w:rsidR="00A9656A" w:rsidRPr="00414201" w:rsidRDefault="00A9656A" w:rsidP="00D639D3">
            <w:pPr>
              <w:keepNext/>
              <w:spacing w:line="240" w:lineRule="auto"/>
              <w:ind w:firstLine="0"/>
            </w:pPr>
            <w:r w:rsidRPr="00414201">
              <w:t>‘some’</w:t>
            </w:r>
          </w:p>
        </w:tc>
        <w:tc>
          <w:tcPr>
            <w:tcW w:w="1331" w:type="dxa"/>
            <w:tcBorders>
              <w:left w:val="single" w:sz="4" w:space="0" w:color="auto"/>
            </w:tcBorders>
            <w:shd w:val="clear" w:color="auto" w:fill="auto"/>
            <w:vAlign w:val="center"/>
          </w:tcPr>
          <w:p w14:paraId="04B9E757" w14:textId="77777777" w:rsidR="00A9656A" w:rsidRPr="00414201" w:rsidRDefault="003652A5" w:rsidP="00D639D3">
            <w:pPr>
              <w:keepNext/>
              <w:spacing w:line="240" w:lineRule="auto"/>
              <w:ind w:firstLine="0"/>
              <w:jc w:val="center"/>
            </w:pPr>
            <w:r w:rsidRPr="00414201">
              <w:t>14</w:t>
            </w:r>
          </w:p>
        </w:tc>
        <w:tc>
          <w:tcPr>
            <w:tcW w:w="1809" w:type="dxa"/>
            <w:shd w:val="clear" w:color="auto" w:fill="auto"/>
            <w:vAlign w:val="center"/>
          </w:tcPr>
          <w:p w14:paraId="6AECB57E" w14:textId="77777777" w:rsidR="00A9656A" w:rsidRPr="00414201" w:rsidRDefault="003652A5" w:rsidP="00D639D3">
            <w:pPr>
              <w:keepNext/>
              <w:spacing w:line="240" w:lineRule="auto"/>
              <w:ind w:firstLine="0"/>
              <w:jc w:val="center"/>
            </w:pPr>
            <w:r w:rsidRPr="00414201">
              <w:t>0</w:t>
            </w:r>
          </w:p>
        </w:tc>
        <w:tc>
          <w:tcPr>
            <w:tcW w:w="1943" w:type="dxa"/>
            <w:shd w:val="clear" w:color="auto" w:fill="auto"/>
            <w:vAlign w:val="center"/>
          </w:tcPr>
          <w:p w14:paraId="15FB8828" w14:textId="77777777" w:rsidR="00A9656A" w:rsidRPr="00414201" w:rsidRDefault="003652A5" w:rsidP="00D639D3">
            <w:pPr>
              <w:keepNext/>
              <w:spacing w:line="240" w:lineRule="auto"/>
              <w:ind w:firstLine="0"/>
              <w:jc w:val="center"/>
            </w:pPr>
            <w:r w:rsidRPr="00414201">
              <w:t>9</w:t>
            </w:r>
          </w:p>
        </w:tc>
        <w:tc>
          <w:tcPr>
            <w:tcW w:w="857" w:type="dxa"/>
            <w:shd w:val="clear" w:color="auto" w:fill="auto"/>
          </w:tcPr>
          <w:p w14:paraId="6DA310DD" w14:textId="77777777" w:rsidR="00A9656A" w:rsidRPr="00414201" w:rsidRDefault="003652A5"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23</w:t>
            </w:r>
            <w:r w:rsidRPr="00414201">
              <w:fldChar w:fldCharType="end"/>
            </w:r>
          </w:p>
        </w:tc>
      </w:tr>
      <w:tr w:rsidR="00414201" w:rsidRPr="00414201" w14:paraId="2BFC4C59" w14:textId="77777777" w:rsidTr="00414201">
        <w:trPr>
          <w:jc w:val="center"/>
        </w:trPr>
        <w:tc>
          <w:tcPr>
            <w:tcW w:w="1176" w:type="dxa"/>
            <w:shd w:val="clear" w:color="auto" w:fill="auto"/>
          </w:tcPr>
          <w:p w14:paraId="3906FBC9" w14:textId="77777777" w:rsidR="00A9656A" w:rsidRPr="00414201" w:rsidRDefault="00A9656A" w:rsidP="00D639D3">
            <w:pPr>
              <w:keepNext/>
              <w:spacing w:line="240" w:lineRule="auto"/>
              <w:ind w:firstLine="0"/>
              <w:rPr>
                <w:noProof/>
              </w:rPr>
            </w:pPr>
            <w:r w:rsidRPr="00414201">
              <w:rPr>
                <w:noProof/>
              </w:rPr>
              <w:t>naːnčaʔa</w:t>
            </w:r>
          </w:p>
        </w:tc>
        <w:tc>
          <w:tcPr>
            <w:tcW w:w="2244" w:type="dxa"/>
            <w:tcBorders>
              <w:right w:val="single" w:sz="4" w:space="0" w:color="auto"/>
            </w:tcBorders>
            <w:shd w:val="clear" w:color="auto" w:fill="auto"/>
          </w:tcPr>
          <w:p w14:paraId="5BF614E6" w14:textId="77777777" w:rsidR="00A9656A" w:rsidRPr="00414201" w:rsidRDefault="00A9656A" w:rsidP="00D639D3">
            <w:pPr>
              <w:keepNext/>
              <w:spacing w:line="240" w:lineRule="auto"/>
              <w:ind w:firstLine="0"/>
              <w:rPr>
                <w:smallCaps/>
                <w:noProof/>
              </w:rPr>
            </w:pPr>
            <w:r w:rsidRPr="00414201">
              <w:t>‘brother’</w:t>
            </w:r>
          </w:p>
        </w:tc>
        <w:tc>
          <w:tcPr>
            <w:tcW w:w="1331" w:type="dxa"/>
            <w:tcBorders>
              <w:left w:val="single" w:sz="4" w:space="0" w:color="auto"/>
            </w:tcBorders>
            <w:shd w:val="clear" w:color="auto" w:fill="auto"/>
            <w:vAlign w:val="center"/>
          </w:tcPr>
          <w:p w14:paraId="0A8CB551" w14:textId="77777777" w:rsidR="00A9656A" w:rsidRPr="00414201" w:rsidRDefault="00A9656A" w:rsidP="00D639D3">
            <w:pPr>
              <w:keepNext/>
              <w:spacing w:line="240" w:lineRule="auto"/>
              <w:ind w:firstLine="0"/>
              <w:jc w:val="center"/>
            </w:pPr>
            <w:r w:rsidRPr="00414201">
              <w:t>4</w:t>
            </w:r>
          </w:p>
        </w:tc>
        <w:tc>
          <w:tcPr>
            <w:tcW w:w="1809" w:type="dxa"/>
            <w:shd w:val="clear" w:color="auto" w:fill="auto"/>
            <w:vAlign w:val="center"/>
          </w:tcPr>
          <w:p w14:paraId="53149E45" w14:textId="77777777" w:rsidR="00A9656A" w:rsidRPr="00414201" w:rsidRDefault="00A9656A" w:rsidP="00D639D3">
            <w:pPr>
              <w:keepNext/>
              <w:spacing w:line="240" w:lineRule="auto"/>
              <w:ind w:firstLine="0"/>
              <w:jc w:val="center"/>
            </w:pPr>
            <w:r w:rsidRPr="00414201">
              <w:t>0</w:t>
            </w:r>
          </w:p>
        </w:tc>
        <w:tc>
          <w:tcPr>
            <w:tcW w:w="1943" w:type="dxa"/>
            <w:shd w:val="clear" w:color="auto" w:fill="auto"/>
            <w:vAlign w:val="center"/>
          </w:tcPr>
          <w:p w14:paraId="59089F99"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3ADF84F4"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4</w:t>
            </w:r>
            <w:r w:rsidRPr="00414201">
              <w:fldChar w:fldCharType="end"/>
            </w:r>
          </w:p>
        </w:tc>
      </w:tr>
      <w:tr w:rsidR="00414201" w:rsidRPr="00414201" w14:paraId="527A6B2E" w14:textId="77777777" w:rsidTr="00414201">
        <w:trPr>
          <w:jc w:val="center"/>
        </w:trPr>
        <w:tc>
          <w:tcPr>
            <w:tcW w:w="1176" w:type="dxa"/>
            <w:shd w:val="clear" w:color="auto" w:fill="auto"/>
          </w:tcPr>
          <w:p w14:paraId="0909C5A8" w14:textId="77777777" w:rsidR="00A9656A" w:rsidRPr="00414201" w:rsidRDefault="00A9656A" w:rsidP="00D639D3">
            <w:pPr>
              <w:keepNext/>
              <w:spacing w:line="240" w:lineRule="auto"/>
              <w:ind w:firstLine="0"/>
              <w:rPr>
                <w:noProof/>
              </w:rPr>
            </w:pPr>
            <w:r w:rsidRPr="00414201">
              <w:rPr>
                <w:noProof/>
              </w:rPr>
              <w:t>ničwa</w:t>
            </w:r>
            <w:r w:rsidRPr="00414201">
              <w:rPr>
                <w:noProof/>
              </w:rPr>
              <w:noBreakHyphen/>
            </w:r>
          </w:p>
        </w:tc>
        <w:tc>
          <w:tcPr>
            <w:tcW w:w="2244" w:type="dxa"/>
            <w:tcBorders>
              <w:right w:val="single" w:sz="4" w:space="0" w:color="auto"/>
            </w:tcBorders>
            <w:shd w:val="clear" w:color="auto" w:fill="auto"/>
          </w:tcPr>
          <w:p w14:paraId="56F070E8" w14:textId="77777777" w:rsidR="00A9656A" w:rsidRPr="00414201" w:rsidRDefault="00A9656A" w:rsidP="00D639D3">
            <w:pPr>
              <w:keepNext/>
              <w:spacing w:line="240" w:lineRule="auto"/>
              <w:ind w:firstLine="0"/>
            </w:pPr>
            <w:r w:rsidRPr="00414201">
              <w:t>‘go (</w:t>
            </w:r>
            <w:r w:rsidRPr="00414201">
              <w:rPr>
                <w:smallCaps/>
              </w:rPr>
              <w:t>vert</w:t>
            </w:r>
            <w:r w:rsidRPr="00414201">
              <w:t>) to water’</w:t>
            </w:r>
          </w:p>
        </w:tc>
        <w:tc>
          <w:tcPr>
            <w:tcW w:w="1331" w:type="dxa"/>
            <w:tcBorders>
              <w:left w:val="single" w:sz="4" w:space="0" w:color="auto"/>
            </w:tcBorders>
            <w:shd w:val="clear" w:color="auto" w:fill="auto"/>
            <w:vAlign w:val="center"/>
          </w:tcPr>
          <w:p w14:paraId="61285AEE" w14:textId="77777777" w:rsidR="00A9656A" w:rsidRPr="00414201" w:rsidRDefault="00A9656A" w:rsidP="00D639D3">
            <w:pPr>
              <w:keepNext/>
              <w:spacing w:line="240" w:lineRule="auto"/>
              <w:ind w:firstLine="0"/>
              <w:jc w:val="center"/>
            </w:pPr>
            <w:r w:rsidRPr="00414201">
              <w:t>0</w:t>
            </w:r>
          </w:p>
        </w:tc>
        <w:tc>
          <w:tcPr>
            <w:tcW w:w="1809" w:type="dxa"/>
            <w:shd w:val="clear" w:color="auto" w:fill="auto"/>
            <w:vAlign w:val="center"/>
          </w:tcPr>
          <w:p w14:paraId="643556D1" w14:textId="77777777" w:rsidR="00A9656A" w:rsidRPr="00414201" w:rsidRDefault="00A9656A" w:rsidP="00D639D3">
            <w:pPr>
              <w:keepNext/>
              <w:spacing w:line="240" w:lineRule="auto"/>
              <w:ind w:firstLine="0"/>
              <w:jc w:val="center"/>
            </w:pPr>
            <w:r w:rsidRPr="00414201">
              <w:t>9</w:t>
            </w:r>
          </w:p>
        </w:tc>
        <w:tc>
          <w:tcPr>
            <w:tcW w:w="1943" w:type="dxa"/>
            <w:shd w:val="clear" w:color="auto" w:fill="auto"/>
            <w:vAlign w:val="center"/>
          </w:tcPr>
          <w:p w14:paraId="6D508184"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44858CE1"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9</w:t>
            </w:r>
            <w:r w:rsidRPr="00414201">
              <w:fldChar w:fldCharType="end"/>
            </w:r>
          </w:p>
        </w:tc>
      </w:tr>
      <w:tr w:rsidR="00414201" w:rsidRPr="00414201" w14:paraId="701CA2E5" w14:textId="77777777" w:rsidTr="00414201">
        <w:trPr>
          <w:jc w:val="center"/>
        </w:trPr>
        <w:tc>
          <w:tcPr>
            <w:tcW w:w="1176" w:type="dxa"/>
            <w:shd w:val="clear" w:color="auto" w:fill="auto"/>
          </w:tcPr>
          <w:p w14:paraId="3D6E9C94" w14:textId="77777777" w:rsidR="00A9656A" w:rsidRPr="00414201" w:rsidRDefault="00A9656A" w:rsidP="00D639D3">
            <w:pPr>
              <w:keepNext/>
              <w:spacing w:line="240" w:lineRule="auto"/>
              <w:ind w:firstLine="0"/>
              <w:rPr>
                <w:noProof/>
              </w:rPr>
            </w:pPr>
            <w:r w:rsidRPr="00414201">
              <w:rPr>
                <w:noProof/>
              </w:rPr>
              <w:t>šeːni</w:t>
            </w:r>
          </w:p>
        </w:tc>
        <w:tc>
          <w:tcPr>
            <w:tcW w:w="2244" w:type="dxa"/>
            <w:tcBorders>
              <w:right w:val="single" w:sz="4" w:space="0" w:color="auto"/>
            </w:tcBorders>
            <w:shd w:val="clear" w:color="auto" w:fill="auto"/>
          </w:tcPr>
          <w:p w14:paraId="57799D93" w14:textId="77777777" w:rsidR="00A9656A" w:rsidRPr="00414201" w:rsidRDefault="00A9656A" w:rsidP="00D639D3">
            <w:pPr>
              <w:keepNext/>
              <w:spacing w:line="240" w:lineRule="auto"/>
              <w:ind w:firstLine="0"/>
            </w:pPr>
            <w:r w:rsidRPr="00414201">
              <w:t>‘pond’</w:t>
            </w:r>
          </w:p>
        </w:tc>
        <w:tc>
          <w:tcPr>
            <w:tcW w:w="1331" w:type="dxa"/>
            <w:tcBorders>
              <w:left w:val="single" w:sz="4" w:space="0" w:color="auto"/>
            </w:tcBorders>
            <w:shd w:val="clear" w:color="auto" w:fill="auto"/>
            <w:vAlign w:val="center"/>
          </w:tcPr>
          <w:p w14:paraId="6F9EF900" w14:textId="77777777" w:rsidR="00A9656A" w:rsidRPr="00414201" w:rsidRDefault="00A9656A" w:rsidP="00D639D3">
            <w:pPr>
              <w:keepNext/>
              <w:spacing w:line="240" w:lineRule="auto"/>
              <w:ind w:firstLine="0"/>
              <w:jc w:val="center"/>
            </w:pPr>
            <w:r w:rsidRPr="00414201">
              <w:t>10</w:t>
            </w:r>
          </w:p>
        </w:tc>
        <w:tc>
          <w:tcPr>
            <w:tcW w:w="1809" w:type="dxa"/>
            <w:shd w:val="clear" w:color="auto" w:fill="auto"/>
            <w:vAlign w:val="center"/>
          </w:tcPr>
          <w:p w14:paraId="40C364B8" w14:textId="77777777" w:rsidR="00A9656A" w:rsidRPr="00414201" w:rsidRDefault="00A9656A" w:rsidP="00D639D3">
            <w:pPr>
              <w:keepNext/>
              <w:spacing w:line="240" w:lineRule="auto"/>
              <w:ind w:firstLine="0"/>
              <w:jc w:val="center"/>
            </w:pPr>
            <w:r w:rsidRPr="00414201">
              <w:t>0</w:t>
            </w:r>
          </w:p>
        </w:tc>
        <w:tc>
          <w:tcPr>
            <w:tcW w:w="1943" w:type="dxa"/>
            <w:shd w:val="clear" w:color="auto" w:fill="auto"/>
            <w:vAlign w:val="center"/>
          </w:tcPr>
          <w:p w14:paraId="22FBBA17" w14:textId="77777777" w:rsidR="00A9656A" w:rsidRPr="00414201" w:rsidRDefault="00A9656A" w:rsidP="00D639D3">
            <w:pPr>
              <w:keepNext/>
              <w:spacing w:line="240" w:lineRule="auto"/>
              <w:ind w:firstLine="0"/>
              <w:jc w:val="center"/>
            </w:pPr>
            <w:r w:rsidRPr="00414201">
              <w:t>2</w:t>
            </w:r>
          </w:p>
        </w:tc>
        <w:tc>
          <w:tcPr>
            <w:tcW w:w="857" w:type="dxa"/>
            <w:shd w:val="clear" w:color="auto" w:fill="auto"/>
          </w:tcPr>
          <w:p w14:paraId="2E1ED6A1"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12</w:t>
            </w:r>
            <w:r w:rsidRPr="00414201">
              <w:fldChar w:fldCharType="end"/>
            </w:r>
          </w:p>
        </w:tc>
      </w:tr>
      <w:tr w:rsidR="00414201" w:rsidRPr="00414201" w14:paraId="2BAA085E" w14:textId="77777777" w:rsidTr="00414201">
        <w:trPr>
          <w:jc w:val="center"/>
        </w:trPr>
        <w:tc>
          <w:tcPr>
            <w:tcW w:w="1176" w:type="dxa"/>
            <w:shd w:val="clear" w:color="auto" w:fill="auto"/>
          </w:tcPr>
          <w:p w14:paraId="15A2252D" w14:textId="77777777" w:rsidR="00A9656A" w:rsidRPr="00414201" w:rsidRDefault="00A9656A" w:rsidP="00D639D3">
            <w:pPr>
              <w:keepNext/>
              <w:spacing w:line="240" w:lineRule="auto"/>
              <w:ind w:firstLine="0"/>
              <w:rPr>
                <w:noProof/>
              </w:rPr>
            </w:pPr>
            <w:r w:rsidRPr="00414201">
              <w:rPr>
                <w:noProof/>
              </w:rPr>
              <w:t>teːt</w:t>
            </w:r>
            <w:r w:rsidRPr="00414201">
              <w:rPr>
                <w:noProof/>
              </w:rPr>
              <w:noBreakHyphen/>
            </w:r>
          </w:p>
        </w:tc>
        <w:tc>
          <w:tcPr>
            <w:tcW w:w="2244" w:type="dxa"/>
            <w:tcBorders>
              <w:right w:val="single" w:sz="4" w:space="0" w:color="auto"/>
            </w:tcBorders>
            <w:shd w:val="clear" w:color="auto" w:fill="auto"/>
          </w:tcPr>
          <w:p w14:paraId="0878FE1A" w14:textId="77777777" w:rsidR="00A9656A" w:rsidRPr="00414201" w:rsidRDefault="00A9656A" w:rsidP="00D639D3">
            <w:pPr>
              <w:keepNext/>
              <w:spacing w:line="240" w:lineRule="auto"/>
              <w:ind w:firstLine="0"/>
            </w:pPr>
            <w:r w:rsidRPr="00414201">
              <w:t>‘say’</w:t>
            </w:r>
          </w:p>
        </w:tc>
        <w:tc>
          <w:tcPr>
            <w:tcW w:w="1331" w:type="dxa"/>
            <w:tcBorders>
              <w:left w:val="single" w:sz="4" w:space="0" w:color="auto"/>
            </w:tcBorders>
            <w:shd w:val="clear" w:color="auto" w:fill="auto"/>
            <w:vAlign w:val="center"/>
          </w:tcPr>
          <w:p w14:paraId="24B8DB40" w14:textId="77777777" w:rsidR="00A9656A" w:rsidRPr="00414201" w:rsidRDefault="000B76B7" w:rsidP="00D639D3">
            <w:pPr>
              <w:keepNext/>
              <w:spacing w:line="240" w:lineRule="auto"/>
              <w:ind w:firstLine="0"/>
              <w:jc w:val="center"/>
            </w:pPr>
            <w:r w:rsidRPr="00414201">
              <w:t>2</w:t>
            </w:r>
          </w:p>
        </w:tc>
        <w:tc>
          <w:tcPr>
            <w:tcW w:w="1809" w:type="dxa"/>
            <w:shd w:val="clear" w:color="auto" w:fill="auto"/>
            <w:vAlign w:val="center"/>
          </w:tcPr>
          <w:p w14:paraId="62BFFBBE" w14:textId="77777777" w:rsidR="00A9656A" w:rsidRPr="00414201" w:rsidRDefault="000B76B7" w:rsidP="00D639D3">
            <w:pPr>
              <w:keepNext/>
              <w:spacing w:line="240" w:lineRule="auto"/>
              <w:ind w:firstLine="0"/>
              <w:jc w:val="center"/>
            </w:pPr>
            <w:r w:rsidRPr="00414201">
              <w:t>264</w:t>
            </w:r>
          </w:p>
        </w:tc>
        <w:tc>
          <w:tcPr>
            <w:tcW w:w="1943" w:type="dxa"/>
            <w:shd w:val="clear" w:color="auto" w:fill="auto"/>
            <w:vAlign w:val="center"/>
          </w:tcPr>
          <w:p w14:paraId="7A298B86" w14:textId="77777777" w:rsidR="00A9656A" w:rsidRPr="00414201" w:rsidRDefault="000B76B7" w:rsidP="00D639D3">
            <w:pPr>
              <w:keepNext/>
              <w:spacing w:line="240" w:lineRule="auto"/>
              <w:ind w:firstLine="0"/>
              <w:jc w:val="center"/>
            </w:pPr>
            <w:r w:rsidRPr="00414201">
              <w:t>0</w:t>
            </w:r>
          </w:p>
        </w:tc>
        <w:tc>
          <w:tcPr>
            <w:tcW w:w="857" w:type="dxa"/>
            <w:shd w:val="clear" w:color="auto" w:fill="auto"/>
          </w:tcPr>
          <w:p w14:paraId="26DA9C47" w14:textId="77777777" w:rsidR="00A9656A" w:rsidRPr="00414201" w:rsidRDefault="002811C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266</w:t>
            </w:r>
            <w:r w:rsidRPr="00414201">
              <w:fldChar w:fldCharType="end"/>
            </w:r>
          </w:p>
        </w:tc>
      </w:tr>
      <w:tr w:rsidR="00414201" w:rsidRPr="00414201" w14:paraId="05946B95" w14:textId="77777777" w:rsidTr="00414201">
        <w:trPr>
          <w:jc w:val="center"/>
        </w:trPr>
        <w:tc>
          <w:tcPr>
            <w:tcW w:w="1176" w:type="dxa"/>
            <w:shd w:val="clear" w:color="auto" w:fill="auto"/>
          </w:tcPr>
          <w:p w14:paraId="350FB6F2" w14:textId="77777777" w:rsidR="00A9656A" w:rsidRPr="00414201" w:rsidRDefault="00A9656A" w:rsidP="00414201">
            <w:pPr>
              <w:spacing w:line="240" w:lineRule="auto"/>
              <w:ind w:firstLine="0"/>
              <w:rPr>
                <w:noProof/>
              </w:rPr>
            </w:pPr>
            <w:r w:rsidRPr="00414201">
              <w:rPr>
                <w:noProof/>
              </w:rPr>
              <w:t>we(y)</w:t>
            </w:r>
          </w:p>
        </w:tc>
        <w:tc>
          <w:tcPr>
            <w:tcW w:w="2244" w:type="dxa"/>
            <w:tcBorders>
              <w:right w:val="single" w:sz="4" w:space="0" w:color="auto"/>
            </w:tcBorders>
            <w:shd w:val="clear" w:color="auto" w:fill="auto"/>
          </w:tcPr>
          <w:p w14:paraId="36EA2F9E" w14:textId="77777777" w:rsidR="00A9656A" w:rsidRPr="00414201" w:rsidRDefault="00A9656A" w:rsidP="00414201">
            <w:pPr>
              <w:spacing w:line="240" w:lineRule="auto"/>
              <w:ind w:firstLine="0"/>
              <w:rPr>
                <w:smallCaps/>
                <w:noProof/>
              </w:rPr>
            </w:pPr>
            <w:r w:rsidRPr="00414201">
              <w:rPr>
                <w:smallCaps/>
                <w:noProof/>
              </w:rPr>
              <w:t>de</w:t>
            </w:r>
            <w:r w:rsidR="001E25A4" w:rsidRPr="00414201">
              <w:rPr>
                <w:smallCaps/>
                <w:noProof/>
              </w:rPr>
              <w:t>m</w:t>
            </w:r>
          </w:p>
        </w:tc>
        <w:tc>
          <w:tcPr>
            <w:tcW w:w="1331" w:type="dxa"/>
            <w:tcBorders>
              <w:left w:val="single" w:sz="4" w:space="0" w:color="auto"/>
            </w:tcBorders>
            <w:shd w:val="clear" w:color="auto" w:fill="auto"/>
            <w:vAlign w:val="center"/>
          </w:tcPr>
          <w:p w14:paraId="513181BC" w14:textId="77777777" w:rsidR="00A9656A" w:rsidRPr="00414201" w:rsidRDefault="001E25A4" w:rsidP="00414201">
            <w:pPr>
              <w:spacing w:line="240" w:lineRule="auto"/>
              <w:ind w:firstLine="0"/>
              <w:jc w:val="center"/>
            </w:pPr>
            <w:r w:rsidRPr="00414201">
              <w:t>553</w:t>
            </w:r>
          </w:p>
        </w:tc>
        <w:tc>
          <w:tcPr>
            <w:tcW w:w="1809" w:type="dxa"/>
            <w:shd w:val="clear" w:color="auto" w:fill="auto"/>
            <w:vAlign w:val="center"/>
          </w:tcPr>
          <w:p w14:paraId="734AF21E" w14:textId="77777777" w:rsidR="00A9656A" w:rsidRPr="00414201" w:rsidRDefault="001E25A4" w:rsidP="00414201">
            <w:pPr>
              <w:spacing w:line="240" w:lineRule="auto"/>
              <w:ind w:firstLine="0"/>
              <w:jc w:val="center"/>
            </w:pPr>
            <w:r w:rsidRPr="00414201">
              <w:t>7</w:t>
            </w:r>
          </w:p>
        </w:tc>
        <w:tc>
          <w:tcPr>
            <w:tcW w:w="1943" w:type="dxa"/>
            <w:shd w:val="clear" w:color="auto" w:fill="auto"/>
            <w:vAlign w:val="center"/>
          </w:tcPr>
          <w:p w14:paraId="1D376D86" w14:textId="77777777" w:rsidR="00A9656A" w:rsidRPr="00414201" w:rsidRDefault="001E25A4" w:rsidP="00414201">
            <w:pPr>
              <w:spacing w:line="240" w:lineRule="auto"/>
              <w:ind w:firstLine="0"/>
              <w:jc w:val="center"/>
            </w:pPr>
            <w:r w:rsidRPr="00414201">
              <w:t>1496</w:t>
            </w:r>
          </w:p>
        </w:tc>
        <w:tc>
          <w:tcPr>
            <w:tcW w:w="857" w:type="dxa"/>
            <w:shd w:val="clear" w:color="auto" w:fill="auto"/>
          </w:tcPr>
          <w:p w14:paraId="727174A2" w14:textId="77777777" w:rsidR="00A9656A" w:rsidRPr="00414201" w:rsidRDefault="001E25A4" w:rsidP="00414201">
            <w:pPr>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2056</w:t>
            </w:r>
            <w:r w:rsidRPr="00414201">
              <w:fldChar w:fldCharType="end"/>
            </w:r>
          </w:p>
        </w:tc>
      </w:tr>
    </w:tbl>
    <w:p w14:paraId="25C3043A" w14:textId="6B14534D" w:rsidR="00F36C99" w:rsidRDefault="00710713" w:rsidP="001E25A4">
      <w:pPr>
        <w:spacing w:before="360"/>
      </w:pPr>
      <w:r>
        <w:t xml:space="preserve">As </w:t>
      </w:r>
      <w:r>
        <w:fldChar w:fldCharType="begin"/>
      </w:r>
      <w:r>
        <w:instrText xml:space="preserve"> REF _Ref503350959 \h </w:instrText>
      </w:r>
      <w:r>
        <w:fldChar w:fldCharType="separate"/>
      </w:r>
      <w:r w:rsidRPr="00224873">
        <w:t xml:space="preserve">Table </w:t>
      </w:r>
      <w:r w:rsidRPr="00224873">
        <w:rPr>
          <w:noProof/>
        </w:rPr>
        <w:t>1</w:t>
      </w:r>
      <w:r>
        <w:fldChar w:fldCharType="end"/>
      </w:r>
      <w:r>
        <w:t xml:space="preserve"> shows, individual lexical items vary drastically in their overall frequency, and the frequency with which the item </w:t>
      </w:r>
      <w:proofErr w:type="gramStart"/>
      <w:r>
        <w:t>is used</w:t>
      </w:r>
      <w:proofErr w:type="gramEnd"/>
      <w:r>
        <w:t xml:space="preserve"> in each pragmatic function.</w:t>
      </w:r>
      <w:r w:rsidR="009C7CB1">
        <w:t xml:space="preserve"> Additionally, the size of the corpora for each of the languages in the sample also varies widely.</w:t>
      </w:r>
      <w:r w:rsidR="00EB484A">
        <w:t xml:space="preserve"> </w:t>
      </w:r>
      <w:r w:rsidR="009C7CB1">
        <w:t>These facts raise two methodological questions:</w:t>
      </w:r>
    </w:p>
    <w:p w14:paraId="385C1D37" w14:textId="00CE8A70" w:rsidR="00F57CBA" w:rsidRDefault="00F36C99" w:rsidP="00E0587B">
      <w:r>
        <w:t xml:space="preserve">Question </w:t>
      </w:r>
      <w:r w:rsidR="00F57CBA">
        <w:t>1) Does the degree of lexical flexibility exhibited in a corpus depend on the overall size of the corpus?</w:t>
      </w:r>
      <w:r w:rsidR="00E0587B">
        <w:t xml:space="preserve"> There are two opposing perspectives on corpus size as it relates to flexibility: On the one hand, a larger corpus affords more chances for an erstwhile rigid lexeme to </w:t>
      </w:r>
      <w:proofErr w:type="gramStart"/>
      <w:r w:rsidR="00E0587B">
        <w:t>be used</w:t>
      </w:r>
      <w:proofErr w:type="gramEnd"/>
      <w:r w:rsidR="00E0587B">
        <w:t xml:space="preserve"> flexibly. Some have </w:t>
      </w:r>
      <w:r w:rsidR="000B3EF6">
        <w:t>implied</w:t>
      </w:r>
      <w:r w:rsidR="00E0587B">
        <w:t xml:space="preserve"> that </w:t>
      </w:r>
      <w:proofErr w:type="gramStart"/>
      <w:r w:rsidR="00E0587B">
        <w:t>practically any</w:t>
      </w:r>
      <w:proofErr w:type="gramEnd"/>
      <w:r w:rsidR="00E0587B">
        <w:t xml:space="preserve"> lexeme may show flexibility given the proper context (e.g. Peterson 2005). On the other hand, a larger corpus may make plain just how unusual and infrequent such flexible cases are. </w:t>
      </w:r>
      <w:r w:rsidR="00A16A1E">
        <w:t>Even though a larger corpus may reveal more instances of flexibility,</w:t>
      </w:r>
      <w:r w:rsidR="002562A2">
        <w:t xml:space="preserve"> </w:t>
      </w:r>
      <w:r w:rsidR="0094634D">
        <w:t xml:space="preserve">the overall degree of flexibility for items in the corpus may stay the same. I predict that corpus size </w:t>
      </w:r>
      <w:r w:rsidR="00AA3F00">
        <w:t>has no effect on the average degree of flexibility for items in the corpus.</w:t>
      </w:r>
    </w:p>
    <w:p w14:paraId="34DF3C22" w14:textId="1BFD2499" w:rsidR="00E479E5" w:rsidRDefault="00855E93" w:rsidP="002E0626">
      <w:r>
        <w:t>Question 2</w:t>
      </w:r>
      <w:r w:rsidR="009C7CB1">
        <w:t xml:space="preserve">) Does the degree of lexical flexibility for an item </w:t>
      </w:r>
      <w:r w:rsidR="00095D94">
        <w:t>depend on its token frequency?</w:t>
      </w:r>
      <w:r w:rsidR="006D07A4">
        <w:t xml:space="preserve"> </w:t>
      </w:r>
      <w:r w:rsidR="00C15558">
        <w:t xml:space="preserve">To my knowledge, this question has not </w:t>
      </w:r>
      <w:proofErr w:type="gramStart"/>
      <w:r w:rsidR="00C15558">
        <w:t>been addressed</w:t>
      </w:r>
      <w:proofErr w:type="gramEnd"/>
      <w:r w:rsidR="00C15558">
        <w:t xml:space="preserve"> in the literature on lexical flexibility.</w:t>
      </w:r>
      <w:r w:rsidR="00754A8B">
        <w:t xml:space="preserve"> However, Gries </w:t>
      </w:r>
      <w:r w:rsidR="004F46D8">
        <w:t>(</w:t>
      </w:r>
      <w:r w:rsidR="00D57D6B">
        <w:t>2008, 2010, 2015</w:t>
      </w:r>
      <w:r w:rsidR="004F46D8">
        <w:t>)</w:t>
      </w:r>
      <w:r w:rsidR="00754A8B">
        <w:t xml:space="preserve"> has shown that </w:t>
      </w:r>
      <w:r w:rsidR="00D7439C">
        <w:t xml:space="preserve">token frequency is often less predictive than </w:t>
      </w:r>
      <w:r w:rsidR="00D7439C" w:rsidRPr="00414B41">
        <w:rPr>
          <w:rStyle w:val="Definition"/>
        </w:rPr>
        <w:t>corpus dispersion</w:t>
      </w:r>
      <w:r w:rsidR="00D7439C">
        <w:t xml:space="preserve">, </w:t>
      </w:r>
      <w:r w:rsidR="00D57D6B">
        <w:t xml:space="preserve">that is, how regularly an </w:t>
      </w:r>
      <w:r w:rsidR="00D26F58">
        <w:t>item appears in a corpus</w:t>
      </w:r>
      <w:r w:rsidR="00D7439C">
        <w:t>.</w:t>
      </w:r>
      <w:r w:rsidR="00CC3C46">
        <w:t xml:space="preserve"> I will examine the effects of both </w:t>
      </w:r>
      <w:r w:rsidR="007D7EF4">
        <w:t xml:space="preserve">token frequency and corpus dispersion on lexical flexibility. </w:t>
      </w:r>
      <w:r w:rsidR="00B820B3">
        <w:t xml:space="preserve">I hypothesize </w:t>
      </w:r>
      <w:r w:rsidR="007D7EF4">
        <w:t xml:space="preserve">that corpus dispersion will be more predictive of </w:t>
      </w:r>
      <w:r w:rsidR="002E0626">
        <w:t xml:space="preserve">variation in lexical flexibility than token frequency, and that items with a greater corpus dispersion will show greater degrees of lexical flexibility on average. </w:t>
      </w:r>
      <w:r w:rsidR="00D25D8F">
        <w:t>If true, plausible explanations might be that</w:t>
      </w:r>
      <w:r w:rsidR="00254BDC">
        <w:t xml:space="preserve"> more frequent items are more cognitively </w:t>
      </w:r>
      <w:r w:rsidR="00254BDC">
        <w:lastRenderedPageBreak/>
        <w:t xml:space="preserve">available for </w:t>
      </w:r>
      <w:r w:rsidR="00D25D8F">
        <w:t xml:space="preserve">conversion, or conversely that </w:t>
      </w:r>
      <w:r w:rsidR="00ED3A62">
        <w:t>conversion results in an extension of the number of available functions for use.</w:t>
      </w:r>
    </w:p>
    <w:p w14:paraId="29EFE901" w14:textId="62C054FD" w:rsidR="002A268A" w:rsidRPr="009C7CB1" w:rsidRDefault="00234F1A" w:rsidP="00E477A4">
      <w:r>
        <w:t>C</w:t>
      </w:r>
      <w:r w:rsidR="009B264B">
        <w:t>hapter 3</w:t>
      </w:r>
      <w:r w:rsidR="00095D94">
        <w:t xml:space="preserve"> of my dissertation, ‘Data &amp; Methods’, will answer these methodological questions, and present a means of normalizing the data to account for these factors if necessary.</w:t>
      </w:r>
      <w:r w:rsidR="00417CD8">
        <w:t xml:space="preserve"> The following section provides additional details about that and other chapters.</w:t>
      </w:r>
    </w:p>
    <w:p w14:paraId="73CA95D7" w14:textId="77777777" w:rsidR="00DE6C31" w:rsidRDefault="00DE6C31" w:rsidP="009C5A3B">
      <w:pPr>
        <w:pStyle w:val="Heading1"/>
      </w:pPr>
      <w:bookmarkStart w:id="12" w:name="_Ref503178933"/>
      <w:r>
        <w:t>Outline</w:t>
      </w:r>
      <w:bookmarkEnd w:id="12"/>
    </w:p>
    <w:p w14:paraId="3DE34813" w14:textId="77777777" w:rsidR="00417CD8" w:rsidRDefault="00417CD8" w:rsidP="00417CD8">
      <w:r>
        <w:t xml:space="preserve">This section provides an outline of the dissertation. At a broad level, the dissertation will begin with a general introduction to the problem of lexical flexibility along with a review of the relevant literature (Chapter 1). The next chapter </w:t>
      </w:r>
      <w:r w:rsidR="0019060E">
        <w:t>presents</w:t>
      </w:r>
      <w:r>
        <w:t xml:space="preserve"> the data used in </w:t>
      </w:r>
      <w:r w:rsidR="0019060E">
        <w:t xml:space="preserve">the </w:t>
      </w:r>
      <w:r>
        <w:t xml:space="preserve">dissertation, and the methods applied to </w:t>
      </w:r>
      <w:r w:rsidR="00E1612B">
        <w:t>measuring</w:t>
      </w:r>
      <w:r>
        <w:t xml:space="preserve"> lexical flexibility</w:t>
      </w:r>
      <w:r w:rsidR="000575D9">
        <w:t>; this chapter</w:t>
      </w:r>
      <w:r w:rsidR="0019060E">
        <w:t xml:space="preserve"> will be based in part on §</w:t>
      </w:r>
      <w:r w:rsidR="00E1612B">
        <w:fldChar w:fldCharType="begin"/>
      </w:r>
      <w:r w:rsidR="00E1612B">
        <w:instrText xml:space="preserve"> REF _Ref503355089 \r \h </w:instrText>
      </w:r>
      <w:r w:rsidR="00E1612B">
        <w:fldChar w:fldCharType="separate"/>
      </w:r>
      <w:r w:rsidR="00E1612B">
        <w:t>3</w:t>
      </w:r>
      <w:r w:rsidR="00E1612B">
        <w:fldChar w:fldCharType="end"/>
      </w:r>
      <w:r w:rsidR="00E1612B">
        <w:t xml:space="preserve"> above</w:t>
      </w:r>
      <w:r w:rsidR="0019060E">
        <w:t xml:space="preserve"> (Chapter 2).</w:t>
      </w:r>
      <w:r w:rsidR="00957FA7">
        <w:t xml:space="preserve"> </w:t>
      </w:r>
      <w:r>
        <w:t xml:space="preserve">Once the degree of lexical flexibility has </w:t>
      </w:r>
      <w:proofErr w:type="gramStart"/>
      <w:r>
        <w:t>been assessed</w:t>
      </w:r>
      <w:proofErr w:type="gramEnd"/>
      <w:r>
        <w:t xml:space="preserve"> for each lexical item in the corpora, subsequent chapters then examine the extent to which that flexibility correlates with various other features of the item or its immediate context</w:t>
      </w:r>
      <w:r w:rsidR="00957FA7">
        <w:t xml:space="preserve"> (Chapters 3–6)</w:t>
      </w:r>
      <w:r>
        <w:t xml:space="preserve">. Each chapter will introduce the research question and relevant literature, describe the way that </w:t>
      </w:r>
      <w:r w:rsidR="00957FA7">
        <w:t xml:space="preserve">relevant </w:t>
      </w:r>
      <w:r>
        <w:t xml:space="preserve">feature </w:t>
      </w:r>
      <w:r w:rsidR="00957FA7">
        <w:t xml:space="preserve">of interest </w:t>
      </w:r>
      <w:r>
        <w:t xml:space="preserve">will be operationalized, and then summarize the findings. Complete statistical summaries will </w:t>
      </w:r>
      <w:proofErr w:type="gramStart"/>
      <w:r>
        <w:t>be provided</w:t>
      </w:r>
      <w:proofErr w:type="gramEnd"/>
      <w:r>
        <w:t xml:space="preserve"> in an appendix as well as made available online. </w:t>
      </w:r>
      <w:r w:rsidR="00957FA7">
        <w:t>Finally, a concluding chapter will discuss the broader implications of the results in Chapters 3–6 (Chapter 7).</w:t>
      </w:r>
    </w:p>
    <w:p w14:paraId="5350DB31" w14:textId="77777777" w:rsidR="000E38C1" w:rsidRDefault="000E38C1" w:rsidP="00417CD8">
      <w:r>
        <w:t xml:space="preserve">The dissertation outline </w:t>
      </w:r>
      <w:proofErr w:type="gramStart"/>
      <w:r>
        <w:t>is presented</w:t>
      </w:r>
      <w:proofErr w:type="gramEnd"/>
      <w:r>
        <w:t xml:space="preserve"> below.</w:t>
      </w:r>
    </w:p>
    <w:p w14:paraId="5FF5BBEB" w14:textId="77777777" w:rsidR="000E38C1" w:rsidRDefault="000E38C1" w:rsidP="000E38C1">
      <w:pPr>
        <w:pStyle w:val="Heading2"/>
      </w:pPr>
      <w:r>
        <w:t>Chapter 1: Introduction</w:t>
      </w:r>
      <w:r w:rsidR="00540DEF">
        <w:t>: The Challenge of Lexical Flexibility</w:t>
      </w:r>
    </w:p>
    <w:p w14:paraId="71370D65" w14:textId="77777777" w:rsidR="003020EE" w:rsidRPr="003020EE" w:rsidRDefault="003020EE" w:rsidP="007C4AC9">
      <w:r>
        <w:t>The introductory chapter introduces the phenomenon of lexical flexibility</w:t>
      </w:r>
      <w:r w:rsidR="007C4AC9">
        <w:t xml:space="preserve"> and its importance for linguistic science. I frame the research question that is the focus of the dissertation, explain how I will answer that question, and preview my conclusions. After providing an outline of the plan of the dissertation, I proceed to review the literature and important concepts relating to lexical flexibility, to inform the reader of the issues involved in its study. This chapter will be based heavily on this prospectus.</w:t>
      </w:r>
    </w:p>
    <w:p w14:paraId="6809D287" w14:textId="77777777" w:rsidR="00540DEF" w:rsidRDefault="000E38C1" w:rsidP="00540DEF">
      <w:pPr>
        <w:pStyle w:val="Heading2"/>
      </w:pPr>
      <w:r>
        <w:t>Chapter 2: Data &amp; Methods</w:t>
      </w:r>
      <w:r w:rsidR="00540DEF">
        <w:t>: Assessing Lexical Flexibility</w:t>
      </w:r>
    </w:p>
    <w:p w14:paraId="5BDE622D" w14:textId="1E506CA0" w:rsidR="00122E7D" w:rsidRPr="00122E7D" w:rsidRDefault="00122E7D" w:rsidP="004936F5">
      <w:r>
        <w:t xml:space="preserve">This chapter </w:t>
      </w:r>
      <w:r w:rsidR="004936F5">
        <w:t>provides an overview of the language sample, and the criteria for inclusion in that sample. For each language, I summarize its important typological characteristics, and the nature of the available data.</w:t>
      </w:r>
      <w:r w:rsidR="00C848FA">
        <w:t xml:space="preserve"> I then operationalize the notion of lexical flexibility, similar to §</w:t>
      </w:r>
      <w:r w:rsidR="00020529">
        <w:fldChar w:fldCharType="begin"/>
      </w:r>
      <w:r w:rsidR="00020529">
        <w:instrText xml:space="preserve"> REF _Ref503355089 \r \h </w:instrText>
      </w:r>
      <w:r w:rsidR="00020529">
        <w:fldChar w:fldCharType="separate"/>
      </w:r>
      <w:r w:rsidR="00020529">
        <w:t>3</w:t>
      </w:r>
      <w:r w:rsidR="00020529">
        <w:fldChar w:fldCharType="end"/>
      </w:r>
      <w:r w:rsidR="00020529">
        <w:t xml:space="preserve"> </w:t>
      </w:r>
      <w:proofErr w:type="gramStart"/>
      <w:r w:rsidR="00020529">
        <w:lastRenderedPageBreak/>
        <w:t>above, and</w:t>
      </w:r>
      <w:proofErr w:type="gramEnd"/>
      <w:r w:rsidR="00020529">
        <w:t xml:space="preserve"> proceed to answer </w:t>
      </w:r>
      <w:r w:rsidR="00725246">
        <w:t xml:space="preserve">the </w:t>
      </w:r>
      <w:r w:rsidR="00020529">
        <w:t>two methodological research questions</w:t>
      </w:r>
      <w:r w:rsidR="00A16213">
        <w:t xml:space="preserve"> </w:t>
      </w:r>
      <w:r w:rsidR="00020529">
        <w:t xml:space="preserve">presented in that section using the raw quantitative data. Methods for normalizing the data to account for these factors will then </w:t>
      </w:r>
      <w:proofErr w:type="gramStart"/>
      <w:r w:rsidR="00020529">
        <w:t>be discussed</w:t>
      </w:r>
      <w:proofErr w:type="gramEnd"/>
      <w:r w:rsidR="00020529">
        <w:t>.</w:t>
      </w:r>
    </w:p>
    <w:p w14:paraId="7D695014" w14:textId="77777777" w:rsidR="000E38C1" w:rsidRDefault="000E38C1" w:rsidP="000E38C1">
      <w:pPr>
        <w:pStyle w:val="Heading2"/>
      </w:pPr>
      <w:r>
        <w:t>Chapter 3: Lexical Flexibility and Semantic Domains</w:t>
      </w:r>
    </w:p>
    <w:p w14:paraId="4C321982" w14:textId="7C195476" w:rsidR="00F170EA" w:rsidRDefault="006E2B40" w:rsidP="001E4C32">
      <w:r>
        <w:t xml:space="preserve">This chapter answers the question of whether certain semantic concepts are more likely to participate in categorial alternations than others. </w:t>
      </w:r>
      <w:r w:rsidR="00D94508">
        <w:t>I compare l</w:t>
      </w:r>
      <w:r>
        <w:t xml:space="preserve">exemes that have approximate semantic parallels in each of the languages </w:t>
      </w:r>
      <w:r w:rsidR="00D94508">
        <w:t xml:space="preserve">and rank </w:t>
      </w:r>
      <w:r w:rsidR="00692629">
        <w:t xml:space="preserve">the </w:t>
      </w:r>
      <w:r w:rsidR="00A3450A">
        <w:t>semantic concepts</w:t>
      </w:r>
      <w:r w:rsidR="00D94508">
        <w:t xml:space="preserve"> </w:t>
      </w:r>
      <w:r>
        <w:t xml:space="preserve">in terms of their overall flexibility. I then discuss any noticeable patterns or clusters in semantic domains for the most and least flexible items. I hypothesize that certain semantic domains, such as body part terms, will show significantly greater degrees of lexical flexibility than others, and that in the case of body part terms, the crucial determining semantic factor is not body parts per se, but </w:t>
      </w:r>
      <w:proofErr w:type="gramStart"/>
      <w:r>
        <w:t xml:space="preserve">rather </w:t>
      </w:r>
      <w:r w:rsidR="00D6787E">
        <w:t>the</w:t>
      </w:r>
      <w:proofErr w:type="gramEnd"/>
      <w:r w:rsidR="00D6787E">
        <w:t xml:space="preserve"> likelihood of a </w:t>
      </w:r>
      <w:r w:rsidR="00D26262">
        <w:t>semantic</w:t>
      </w:r>
      <w:r w:rsidR="00D6787E">
        <w:t xml:space="preserve"> domain to undergo metaphorical extensions into the instrumental, positional, movement-oriented, or temporal domains.</w:t>
      </w:r>
    </w:p>
    <w:p w14:paraId="39096F03" w14:textId="6ACF0F58" w:rsidR="001E4C32" w:rsidRPr="003C0562" w:rsidRDefault="00B82538" w:rsidP="001E4C32">
      <w:r>
        <w:t>I will also investigate whether lexical flexibility</w:t>
      </w:r>
      <w:r w:rsidR="00F170EA">
        <w:t xml:space="preserve"> is sensitive to the </w:t>
      </w:r>
      <w:r w:rsidR="00F170EA" w:rsidRPr="00F170EA">
        <w:rPr>
          <w:rStyle w:val="Definition"/>
        </w:rPr>
        <w:t>topicality hierarchy</w:t>
      </w:r>
      <w:r w:rsidR="00F170EA">
        <w:t>, though</w:t>
      </w:r>
      <w:r w:rsidR="00135A4E">
        <w:t>t</w:t>
      </w:r>
      <w:r w:rsidR="00F170EA">
        <w:t xml:space="preserve"> to reflect</w:t>
      </w:r>
      <w:r w:rsidR="002964BB" w:rsidRPr="003C0562">
        <w:t xml:space="preserve"> the relative center of interest</w:t>
      </w:r>
      <w:r w:rsidR="00214730" w:rsidRPr="003C0562">
        <w:t xml:space="preserve"> </w:t>
      </w:r>
      <w:r w:rsidR="00F170EA">
        <w:t xml:space="preserve">in discourse </w:t>
      </w:r>
      <w:r w:rsidR="002964BB" w:rsidRPr="003C0562">
        <w:rPr>
          <w:noProof/>
        </w:rPr>
        <w:t>(DeLancey 1981; Mallinson &amp; Blake 1981:86)</w:t>
      </w:r>
      <w:r w:rsidR="00214730" w:rsidRPr="003C0562">
        <w:t>, though it has also been termed</w:t>
      </w:r>
      <w:r w:rsidR="004A6C18" w:rsidRPr="003C0562">
        <w:t xml:space="preserve"> the agency hierarchy</w:t>
      </w:r>
      <w:r w:rsidR="00214730" w:rsidRPr="003C0562">
        <w:t xml:space="preserve"> </w:t>
      </w:r>
      <w:r w:rsidR="00214730" w:rsidRPr="003C0562">
        <w:rPr>
          <w:noProof/>
        </w:rPr>
        <w:t>(Dixon 1979:85)</w:t>
      </w:r>
      <w:r w:rsidR="004A6C18" w:rsidRPr="003C0562">
        <w:t>, animacy hierarchy</w:t>
      </w:r>
      <w:r w:rsidR="005313D4" w:rsidRPr="003C0562">
        <w:t xml:space="preserve"> </w:t>
      </w:r>
      <w:r w:rsidR="00D76520" w:rsidRPr="003C0562">
        <w:rPr>
          <w:noProof/>
        </w:rPr>
        <w:t>(Comrie 1978:385–388; 1981:128)</w:t>
      </w:r>
      <w:r w:rsidR="004A6C18" w:rsidRPr="003C0562">
        <w:t>, nominal hierarchy</w:t>
      </w:r>
      <w:r w:rsidR="00706E46" w:rsidRPr="003C0562">
        <w:t xml:space="preserve"> </w:t>
      </w:r>
      <w:r w:rsidR="00706E46" w:rsidRPr="003C0562">
        <w:rPr>
          <w:noProof/>
        </w:rPr>
        <w:t>(Dixon 1994:85)</w:t>
      </w:r>
      <w:r w:rsidR="004A6C18" w:rsidRPr="003C0562">
        <w:t>, noun phrase hierarchy</w:t>
      </w:r>
      <w:r w:rsidR="00706E46" w:rsidRPr="003C0562">
        <w:t xml:space="preserve"> </w:t>
      </w:r>
      <w:r w:rsidR="002A368A" w:rsidRPr="003C0562">
        <w:rPr>
          <w:noProof/>
        </w:rPr>
        <w:t>(Filimonova 2005)</w:t>
      </w:r>
      <w:r w:rsidR="004A6C18" w:rsidRPr="003C0562">
        <w:t>, person/animacy hierarchy</w:t>
      </w:r>
      <w:r w:rsidR="002A368A" w:rsidRPr="003C0562">
        <w:t xml:space="preserve"> </w:t>
      </w:r>
      <w:r w:rsidR="002A368A" w:rsidRPr="003C0562">
        <w:rPr>
          <w:noProof/>
        </w:rPr>
        <w:t>(Blake 2004:137)</w:t>
      </w:r>
      <w:r w:rsidR="004A6C18" w:rsidRPr="003C0562">
        <w:t>, and referential hierarchy</w:t>
      </w:r>
      <w:r w:rsidR="0098108E" w:rsidRPr="003C0562">
        <w:t xml:space="preserve"> </w:t>
      </w:r>
      <w:r w:rsidR="0098108E" w:rsidRPr="003C0562">
        <w:rPr>
          <w:noProof/>
        </w:rPr>
        <w:t>(Bickel 2008)</w:t>
      </w:r>
      <w:r w:rsidR="00214730" w:rsidRPr="003C0562">
        <w:t xml:space="preserve">. This hierarchy </w:t>
      </w:r>
      <w:proofErr w:type="gramStart"/>
      <w:r w:rsidR="0021074C" w:rsidRPr="003C0562">
        <w:t xml:space="preserve">generally </w:t>
      </w:r>
      <w:r w:rsidR="00214730" w:rsidRPr="003C0562">
        <w:t>takes</w:t>
      </w:r>
      <w:proofErr w:type="gramEnd"/>
      <w:r w:rsidR="004A6C18" w:rsidRPr="003C0562">
        <w:t xml:space="preserve"> the form laid out in</w:t>
      </w:r>
      <w:r w:rsidR="004550E0" w:rsidRPr="003C0562">
        <w:t xml:space="preserve"> </w:t>
      </w:r>
      <w:r w:rsidR="004550E0" w:rsidRPr="003C0562">
        <w:fldChar w:fldCharType="begin"/>
      </w:r>
      <w:r w:rsidR="004550E0" w:rsidRPr="003C0562">
        <w:instrText xml:space="preserve"> REF _Ref503526122 \h </w:instrText>
      </w:r>
      <w:r w:rsidR="004550E0" w:rsidRPr="003C0562">
        <w:fldChar w:fldCharType="separate"/>
      </w:r>
      <w:r w:rsidR="004550E0" w:rsidRPr="003C0562">
        <w:t xml:space="preserve">Figure </w:t>
      </w:r>
      <w:r w:rsidR="004550E0" w:rsidRPr="003C0562">
        <w:rPr>
          <w:noProof/>
        </w:rPr>
        <w:t>1</w:t>
      </w:r>
      <w:r w:rsidR="004550E0" w:rsidRPr="003C0562">
        <w:fldChar w:fldCharType="end"/>
      </w:r>
      <w:r w:rsidR="000155EF" w:rsidRPr="003C0562">
        <w:t>, where more topical items are placed above less topical ones.</w:t>
      </w:r>
    </w:p>
    <w:p w14:paraId="39F49750" w14:textId="77777777" w:rsidR="004550E0" w:rsidRDefault="009B2737" w:rsidP="004550E0">
      <w:pPr>
        <w:keepNext/>
        <w:spacing w:before="240"/>
        <w:ind w:firstLine="0"/>
        <w:jc w:val="center"/>
      </w:pPr>
      <w:r>
        <w:rPr>
          <w:noProof/>
        </w:rPr>
        <mc:AlternateContent>
          <mc:Choice Requires="wps">
            <w:drawing>
              <wp:inline distT="0" distB="0" distL="0" distR="0" wp14:anchorId="4B49CC4A" wp14:editId="692F193C">
                <wp:extent cx="2286000" cy="1097280"/>
                <wp:effectExtent l="0" t="0" r="0" b="7620"/>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0" cy="1097280"/>
                        </a:xfrm>
                        <a:prstGeom prst="rect">
                          <a:avLst/>
                        </a:prstGeom>
                        <a:solidFill>
                          <a:sysClr val="window" lastClr="FFFFFF"/>
                        </a:solidFill>
                        <a:ln w="6350">
                          <a:solidFill>
                            <a:prstClr val="black"/>
                          </a:solidFill>
                        </a:ln>
                      </wps:spPr>
                      <wps:txbx>
                        <w:txbxContent>
                          <w:p w14:paraId="2CFAF6CD" w14:textId="77777777" w:rsidR="00627DC2" w:rsidRPr="00AD5F4F" w:rsidRDefault="00627DC2" w:rsidP="00AD5F4F">
                            <w:pPr>
                              <w:spacing w:line="240" w:lineRule="auto"/>
                              <w:ind w:firstLine="0"/>
                              <w:rPr>
                                <w:sz w:val="22"/>
                              </w:rPr>
                            </w:pPr>
                            <w:r w:rsidRPr="00AD5F4F">
                              <w:rPr>
                                <w:sz w:val="22"/>
                              </w:rPr>
                              <w:t>1</w:t>
                            </w:r>
                            <w:r w:rsidRPr="00AD5F4F">
                              <w:rPr>
                                <w:sz w:val="22"/>
                                <w:vertAlign w:val="superscript"/>
                              </w:rPr>
                              <w:t>st</w:t>
                            </w:r>
                            <w:r w:rsidRPr="00AD5F4F">
                              <w:rPr>
                                <w:sz w:val="22"/>
                              </w:rPr>
                              <w:t xml:space="preserve"> / 2</w:t>
                            </w:r>
                            <w:r w:rsidRPr="00AD5F4F">
                              <w:rPr>
                                <w:sz w:val="22"/>
                                <w:vertAlign w:val="superscript"/>
                              </w:rPr>
                              <w:t>nd</w:t>
                            </w:r>
                            <w:r w:rsidRPr="00AD5F4F">
                              <w:rPr>
                                <w:sz w:val="22"/>
                              </w:rPr>
                              <w:t xml:space="preserve"> person pronouns</w:t>
                            </w:r>
                          </w:p>
                          <w:p w14:paraId="32DAECDE" w14:textId="77777777" w:rsidR="00627DC2" w:rsidRPr="00AD5F4F" w:rsidRDefault="00627DC2" w:rsidP="00AD5F4F">
                            <w:pPr>
                              <w:spacing w:line="240" w:lineRule="auto"/>
                              <w:ind w:firstLine="0"/>
                              <w:rPr>
                                <w:sz w:val="22"/>
                              </w:rPr>
                            </w:pPr>
                            <w:r w:rsidRPr="00AD5F4F">
                              <w:rPr>
                                <w:sz w:val="22"/>
                              </w:rPr>
                              <w:t>3</w:t>
                            </w:r>
                            <w:r w:rsidRPr="00AD5F4F">
                              <w:rPr>
                                <w:sz w:val="22"/>
                                <w:vertAlign w:val="superscript"/>
                              </w:rPr>
                              <w:t>rd</w:t>
                            </w:r>
                            <w:r w:rsidRPr="00AD5F4F">
                              <w:rPr>
                                <w:sz w:val="22"/>
                              </w:rPr>
                              <w:t xml:space="preserve"> person pronouns</w:t>
                            </w:r>
                          </w:p>
                          <w:p w14:paraId="13BDC4B0" w14:textId="77777777" w:rsidR="00627DC2" w:rsidRPr="00AD5F4F" w:rsidRDefault="00627DC2" w:rsidP="00AD5F4F">
                            <w:pPr>
                              <w:spacing w:line="240" w:lineRule="auto"/>
                              <w:ind w:firstLine="0"/>
                              <w:rPr>
                                <w:sz w:val="22"/>
                              </w:rPr>
                            </w:pPr>
                            <w:r w:rsidRPr="00AD5F4F">
                              <w:rPr>
                                <w:sz w:val="22"/>
                              </w:rPr>
                              <w:t>personal names / kin terms</w:t>
                            </w:r>
                          </w:p>
                          <w:p w14:paraId="722F44B7" w14:textId="77777777" w:rsidR="00627DC2" w:rsidRPr="00AD5F4F" w:rsidRDefault="00627DC2" w:rsidP="00AD5F4F">
                            <w:pPr>
                              <w:spacing w:line="240" w:lineRule="auto"/>
                              <w:ind w:firstLine="0"/>
                              <w:rPr>
                                <w:sz w:val="22"/>
                              </w:rPr>
                            </w:pPr>
                            <w:r w:rsidRPr="00AD5F4F">
                              <w:rPr>
                                <w:sz w:val="22"/>
                              </w:rPr>
                              <w:t>human animate noun phrases</w:t>
                            </w:r>
                          </w:p>
                          <w:p w14:paraId="1A6C03D7" w14:textId="77777777" w:rsidR="00627DC2" w:rsidRPr="00AD5F4F" w:rsidRDefault="00627DC2" w:rsidP="00AD5F4F">
                            <w:pPr>
                              <w:spacing w:line="240" w:lineRule="auto"/>
                              <w:ind w:firstLine="0"/>
                              <w:rPr>
                                <w:sz w:val="22"/>
                              </w:rPr>
                            </w:pPr>
                            <w:r w:rsidRPr="00AD5F4F">
                              <w:rPr>
                                <w:sz w:val="22"/>
                              </w:rPr>
                              <w:t>non-human animate noun phrases</w:t>
                            </w:r>
                          </w:p>
                          <w:p w14:paraId="3CDBFD30" w14:textId="77777777" w:rsidR="00627DC2" w:rsidRPr="00AD5F4F" w:rsidRDefault="00627DC2" w:rsidP="00AD5F4F">
                            <w:pPr>
                              <w:spacing w:line="240" w:lineRule="auto"/>
                              <w:ind w:firstLine="0"/>
                              <w:rPr>
                                <w:sz w:val="22"/>
                              </w:rPr>
                            </w:pPr>
                            <w:r w:rsidRPr="00AD5F4F">
                              <w:rPr>
                                <w:sz w:val="22"/>
                              </w:rPr>
                              <w:t>inanimate noun phrases</w:t>
                            </w:r>
                          </w:p>
                          <w:p w14:paraId="5E8CE91C" w14:textId="77777777" w:rsidR="00627DC2" w:rsidRPr="00AD5F4F" w:rsidRDefault="00627DC2" w:rsidP="00AD5F4F">
                            <w:pPr>
                              <w:spacing w:line="240" w:lineRule="auto"/>
                              <w:ind w:firstLine="0"/>
                              <w:rPr>
                                <w:sz w:val="22"/>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B49CC4A" id="_x0000_t202" coordsize="21600,21600" o:spt="202" path="m,l,21600r21600,l21600,xe">
                <v:stroke joinstyle="miter"/>
                <v:path gradientshapeok="t" o:connecttype="rect"/>
              </v:shapetype>
              <v:shape id="Text Box 24" o:spid="_x0000_s1026" type="#_x0000_t202" style="width:180pt;height:8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" fillcolor="window" strokeweight=".5pt">
                <v:path arrowok="t"/>
                <v:textbox>
                  <w:txbxContent>
                    <w:p w14:paraId="2CFAF6CD" w14:textId="77777777" w:rsidR="00627DC2" w:rsidRPr="00AD5F4F" w:rsidRDefault="00627DC2" w:rsidP="00AD5F4F">
                      <w:pPr>
                        <w:spacing w:line="240" w:lineRule="auto"/>
                        <w:ind w:firstLine="0"/>
                        <w:rPr>
                          <w:sz w:val="22"/>
                        </w:rPr>
                      </w:pPr>
                      <w:r w:rsidRPr="00AD5F4F">
                        <w:rPr>
                          <w:sz w:val="22"/>
                        </w:rPr>
                        <w:t>1</w:t>
                      </w:r>
                      <w:r w:rsidRPr="00AD5F4F">
                        <w:rPr>
                          <w:sz w:val="22"/>
                          <w:vertAlign w:val="superscript"/>
                        </w:rPr>
                        <w:t>st</w:t>
                      </w:r>
                      <w:r w:rsidRPr="00AD5F4F">
                        <w:rPr>
                          <w:sz w:val="22"/>
                        </w:rPr>
                        <w:t xml:space="preserve"> / 2</w:t>
                      </w:r>
                      <w:r w:rsidRPr="00AD5F4F">
                        <w:rPr>
                          <w:sz w:val="22"/>
                          <w:vertAlign w:val="superscript"/>
                        </w:rPr>
                        <w:t>nd</w:t>
                      </w:r>
                      <w:r w:rsidRPr="00AD5F4F">
                        <w:rPr>
                          <w:sz w:val="22"/>
                        </w:rPr>
                        <w:t xml:space="preserve"> person pronouns</w:t>
                      </w:r>
                    </w:p>
                    <w:p w14:paraId="32DAECDE" w14:textId="77777777" w:rsidR="00627DC2" w:rsidRPr="00AD5F4F" w:rsidRDefault="00627DC2" w:rsidP="00AD5F4F">
                      <w:pPr>
                        <w:spacing w:line="240" w:lineRule="auto"/>
                        <w:ind w:firstLine="0"/>
                        <w:rPr>
                          <w:sz w:val="22"/>
                        </w:rPr>
                      </w:pPr>
                      <w:r w:rsidRPr="00AD5F4F">
                        <w:rPr>
                          <w:sz w:val="22"/>
                        </w:rPr>
                        <w:t>3</w:t>
                      </w:r>
                      <w:r w:rsidRPr="00AD5F4F">
                        <w:rPr>
                          <w:sz w:val="22"/>
                          <w:vertAlign w:val="superscript"/>
                        </w:rPr>
                        <w:t>rd</w:t>
                      </w:r>
                      <w:r w:rsidRPr="00AD5F4F">
                        <w:rPr>
                          <w:sz w:val="22"/>
                        </w:rPr>
                        <w:t xml:space="preserve"> person pronouns</w:t>
                      </w:r>
                    </w:p>
                    <w:p w14:paraId="13BDC4B0" w14:textId="77777777" w:rsidR="00627DC2" w:rsidRPr="00AD5F4F" w:rsidRDefault="00627DC2" w:rsidP="00AD5F4F">
                      <w:pPr>
                        <w:spacing w:line="240" w:lineRule="auto"/>
                        <w:ind w:firstLine="0"/>
                        <w:rPr>
                          <w:sz w:val="22"/>
                        </w:rPr>
                      </w:pPr>
                      <w:r w:rsidRPr="00AD5F4F">
                        <w:rPr>
                          <w:sz w:val="22"/>
                        </w:rPr>
                        <w:t>personal names / kin terms</w:t>
                      </w:r>
                    </w:p>
                    <w:p w14:paraId="722F44B7" w14:textId="77777777" w:rsidR="00627DC2" w:rsidRPr="00AD5F4F" w:rsidRDefault="00627DC2" w:rsidP="00AD5F4F">
                      <w:pPr>
                        <w:spacing w:line="240" w:lineRule="auto"/>
                        <w:ind w:firstLine="0"/>
                        <w:rPr>
                          <w:sz w:val="22"/>
                        </w:rPr>
                      </w:pPr>
                      <w:r w:rsidRPr="00AD5F4F">
                        <w:rPr>
                          <w:sz w:val="22"/>
                        </w:rPr>
                        <w:t>human animate noun phrases</w:t>
                      </w:r>
                    </w:p>
                    <w:p w14:paraId="1A6C03D7" w14:textId="77777777" w:rsidR="00627DC2" w:rsidRPr="00AD5F4F" w:rsidRDefault="00627DC2" w:rsidP="00AD5F4F">
                      <w:pPr>
                        <w:spacing w:line="240" w:lineRule="auto"/>
                        <w:ind w:firstLine="0"/>
                        <w:rPr>
                          <w:sz w:val="22"/>
                        </w:rPr>
                      </w:pPr>
                      <w:r w:rsidRPr="00AD5F4F">
                        <w:rPr>
                          <w:sz w:val="22"/>
                        </w:rPr>
                        <w:t>non-human animate noun phrases</w:t>
                      </w:r>
                    </w:p>
                    <w:p w14:paraId="3CDBFD30" w14:textId="77777777" w:rsidR="00627DC2" w:rsidRPr="00AD5F4F" w:rsidRDefault="00627DC2" w:rsidP="00AD5F4F">
                      <w:pPr>
                        <w:spacing w:line="240" w:lineRule="auto"/>
                        <w:ind w:firstLine="0"/>
                        <w:rPr>
                          <w:sz w:val="22"/>
                        </w:rPr>
                      </w:pPr>
                      <w:r w:rsidRPr="00AD5F4F">
                        <w:rPr>
                          <w:sz w:val="22"/>
                        </w:rPr>
                        <w:t>inanimate noun phrases</w:t>
                      </w:r>
                    </w:p>
                    <w:p w14:paraId="5E8CE91C" w14:textId="77777777" w:rsidR="00627DC2" w:rsidRPr="00AD5F4F" w:rsidRDefault="00627DC2" w:rsidP="00AD5F4F">
                      <w:pPr>
                        <w:spacing w:line="240" w:lineRule="auto"/>
                        <w:ind w:firstLine="0"/>
                        <w:rPr>
                          <w:sz w:val="22"/>
                          <w:lang w:val="fr-FR"/>
                        </w:rPr>
                      </w:pPr>
                    </w:p>
                  </w:txbxContent>
                </v:textbox>
                <w10:anchorlock/>
              </v:shape>
            </w:pict>
          </mc:Fallback>
        </mc:AlternateContent>
      </w:r>
    </w:p>
    <w:p w14:paraId="775DAE01" w14:textId="77777777" w:rsidR="004A6C18" w:rsidRPr="00A31FB6" w:rsidRDefault="004550E0" w:rsidP="004550E0">
      <w:pPr>
        <w:pStyle w:val="Caption"/>
        <w:jc w:val="center"/>
      </w:pPr>
      <w:bookmarkStart w:id="13" w:name="_Ref503526122"/>
      <w:r>
        <w:t xml:space="preserve">Figure </w:t>
      </w:r>
      <w:fldSimple w:instr=" SEQ Figure \* ARABIC ">
        <w:r>
          <w:rPr>
            <w:noProof/>
          </w:rPr>
          <w:t>1</w:t>
        </w:r>
      </w:fldSimple>
      <w:bookmarkEnd w:id="13"/>
      <w:r>
        <w:t>. The topicality hierarchy</w:t>
      </w:r>
    </w:p>
    <w:p w14:paraId="5FE94350" w14:textId="09960ABD" w:rsidR="00D829E0" w:rsidRDefault="00D829E0" w:rsidP="00062402">
      <w:pPr>
        <w:ind w:firstLine="0"/>
      </w:pPr>
      <w:r>
        <w:t xml:space="preserve">This scale of topicality has </w:t>
      </w:r>
      <w:proofErr w:type="gramStart"/>
      <w:r>
        <w:t>been shown</w:t>
      </w:r>
      <w:proofErr w:type="gramEnd"/>
      <w:r>
        <w:t xml:space="preserve"> to have relevance for </w:t>
      </w:r>
      <w:r w:rsidR="004A6C18">
        <w:t xml:space="preserve">many areas of the </w:t>
      </w:r>
      <w:r>
        <w:t xml:space="preserve">grammar </w:t>
      </w:r>
      <w:r w:rsidR="004A6C18">
        <w:t xml:space="preserve">across </w:t>
      </w:r>
      <w:r>
        <w:t>languages</w:t>
      </w:r>
      <w:r w:rsidR="00D76520">
        <w:t xml:space="preserve"> </w:t>
      </w:r>
      <w:r w:rsidR="00D76520" w:rsidRPr="00D76520">
        <w:rPr>
          <w:noProof/>
        </w:rPr>
        <w:t>(Comrie 1978:385–388; 1981:128; Corbett 2000:56; Blake 2004:137; Siewierska 2004:148–161)</w:t>
      </w:r>
      <w:r>
        <w:t>.</w:t>
      </w:r>
      <w:r w:rsidR="00AF59D5">
        <w:t xml:space="preserve"> However,</w:t>
      </w:r>
      <w:r w:rsidR="009840EF">
        <w:t xml:space="preserve"> it is </w:t>
      </w:r>
      <w:proofErr w:type="gramStart"/>
      <w:r w:rsidR="009840EF">
        <w:t>generally recognized</w:t>
      </w:r>
      <w:proofErr w:type="gramEnd"/>
      <w:r w:rsidR="009840EF">
        <w:t xml:space="preserve"> that this hierarchy </w:t>
      </w:r>
      <w:r w:rsidR="00915884">
        <w:t xml:space="preserve">comprises </w:t>
      </w:r>
      <w:r w:rsidR="009840EF">
        <w:t xml:space="preserve">several </w:t>
      </w:r>
      <w:r w:rsidR="00327D62">
        <w:t>sub</w:t>
      </w:r>
      <w:r w:rsidR="00D72B3A">
        <w:t>scales</w:t>
      </w:r>
      <w:r w:rsidR="00915884">
        <w:t xml:space="preserve"> (animate-inanimate, abstract-concrete, lexical-grammatical, etc.)</w:t>
      </w:r>
      <w:r w:rsidR="005C350B">
        <w:t xml:space="preserve">, and </w:t>
      </w:r>
      <w:r w:rsidR="00B57E87">
        <w:t xml:space="preserve">indeed there is </w:t>
      </w:r>
      <w:r w:rsidR="00B57E87">
        <w:lastRenderedPageBreak/>
        <w:t xml:space="preserve">reason to question </w:t>
      </w:r>
      <w:r w:rsidR="002B17FA">
        <w:t xml:space="preserve">whether the topicality hierarchy has substance beyond the convergent effects of its </w:t>
      </w:r>
      <w:r w:rsidR="00327D62">
        <w:t>individual subscales</w:t>
      </w:r>
      <w:r w:rsidR="00507AA2">
        <w:t xml:space="preserve"> </w:t>
      </w:r>
      <w:r w:rsidR="000356F0">
        <w:t>(</w:t>
      </w:r>
      <w:r w:rsidR="00EE5122">
        <w:t xml:space="preserve">Gries 2003:29–31; </w:t>
      </w:r>
      <w:r w:rsidR="00380B80">
        <w:t>Cristofaro 2013;</w:t>
      </w:r>
      <w:r w:rsidR="00233C5F">
        <w:t xml:space="preserve"> Song 201</w:t>
      </w:r>
      <w:r w:rsidR="008C4842">
        <w:t>8</w:t>
      </w:r>
      <w:r w:rsidR="00233C5F">
        <w:t>:314–315;</w:t>
      </w:r>
      <w:r w:rsidR="00380B80">
        <w:t xml:space="preserve"> </w:t>
      </w:r>
      <w:r w:rsidR="00592905">
        <w:t>Bickel</w:t>
      </w:r>
      <w:r w:rsidR="00B7449E">
        <w:t xml:space="preserve">, </w:t>
      </w:r>
      <w:r w:rsidR="00734A16" w:rsidRPr="00734A16">
        <w:t>Witzlack-Makarevich</w:t>
      </w:r>
      <w:r w:rsidR="00734A16">
        <w:t xml:space="preserve"> &amp; </w:t>
      </w:r>
      <w:proofErr w:type="spellStart"/>
      <w:r w:rsidR="00734A16" w:rsidRPr="00734A16">
        <w:t>Zakharko</w:t>
      </w:r>
      <w:proofErr w:type="spellEnd"/>
      <w:r w:rsidR="00734A16">
        <w:t xml:space="preserve"> n.d.</w:t>
      </w:r>
      <w:r w:rsidR="000356F0">
        <w:t>)</w:t>
      </w:r>
      <w:r w:rsidR="00507AA2">
        <w:t>.</w:t>
      </w:r>
      <w:r w:rsidR="009248A0">
        <w:t xml:space="preserve"> As such, I will examine the semantic features thought to contribute to the topicality hierarchy</w:t>
      </w:r>
      <w:r w:rsidR="00DD6F3F">
        <w:t xml:space="preserve"> (the subscales listed above) individually </w:t>
      </w:r>
      <w:r w:rsidR="00E55344">
        <w:t xml:space="preserve">as well as collectively. </w:t>
      </w:r>
      <w:r w:rsidR="004A665A">
        <w:t>I hypothesize that items typically placed higher on the topicality hierarchy</w:t>
      </w:r>
      <w:r w:rsidR="000B1DCC">
        <w:t xml:space="preserve"> (and the corresponding end of each subscale</w:t>
      </w:r>
      <w:r w:rsidR="00D71DED">
        <w:t xml:space="preserve">) </w:t>
      </w:r>
      <w:r w:rsidR="004A665A">
        <w:t xml:space="preserve">are more likely to appear in nominal constructions, while those lower on the hierarchy are more likely to appear in verbal constructions, and to exhibit lexical </w:t>
      </w:r>
      <w:proofErr w:type="gramStart"/>
      <w:r w:rsidR="004A665A">
        <w:t>flexibility generally</w:t>
      </w:r>
      <w:proofErr w:type="gramEnd"/>
      <w:r w:rsidR="004A665A">
        <w:t>.</w:t>
      </w:r>
    </w:p>
    <w:p w14:paraId="12C84415" w14:textId="4D2FBF41" w:rsidR="00F170EA" w:rsidRPr="00D829E0" w:rsidRDefault="00F170EA" w:rsidP="00147BDF">
      <w:r>
        <w:t xml:space="preserve">Finally, this chapter will examine whether </w:t>
      </w:r>
      <w:r w:rsidR="00ED0C1A">
        <w:t>lexical flexibility among property concepts</w:t>
      </w:r>
      <w:r w:rsidR="00984ECF">
        <w:t xml:space="preserve"> follows patterns </w:t>
      </w:r>
      <w:proofErr w:type="gramStart"/>
      <w:r w:rsidR="00984ECF">
        <w:t>similar to</w:t>
      </w:r>
      <w:proofErr w:type="gramEnd"/>
      <w:r w:rsidR="00984ECF">
        <w:t xml:space="preserve"> Dixon’s </w:t>
      </w:r>
      <w:r w:rsidR="00984ECF" w:rsidRPr="00984ECF">
        <w:rPr>
          <w:noProof/>
        </w:rPr>
        <w:t>(1977)</w:t>
      </w:r>
      <w:r w:rsidR="00984ECF">
        <w:t xml:space="preserve"> crosslinguistic typology of adjectives. That is, are core property concepts (age, dimension, value, color) </w:t>
      </w:r>
      <w:proofErr w:type="gramStart"/>
      <w:r w:rsidR="00984ECF">
        <w:t>more or less flexible</w:t>
      </w:r>
      <w:proofErr w:type="gramEnd"/>
      <w:r w:rsidR="00984ECF">
        <w:t xml:space="preserve"> than more typologically peripheral property concepts (physical characteristics, shape, human propensity, speed)?</w:t>
      </w:r>
      <w:r w:rsidR="009B0636">
        <w:t xml:space="preserve"> </w:t>
      </w:r>
      <w:r w:rsidR="00055B0C">
        <w:t>When languages are described as lacking an adjective cate</w:t>
      </w:r>
      <w:r w:rsidR="00771100">
        <w:t xml:space="preserve">gory, this </w:t>
      </w:r>
      <w:proofErr w:type="gramStart"/>
      <w:r w:rsidR="00771100">
        <w:t>generally means</w:t>
      </w:r>
      <w:proofErr w:type="gramEnd"/>
      <w:r w:rsidR="00771100">
        <w:t xml:space="preserve"> that core property concepts </w:t>
      </w:r>
      <w:r w:rsidR="002C7EBA">
        <w:t xml:space="preserve">belong to constructions strongly associated with either reference or predication. </w:t>
      </w:r>
      <w:r w:rsidR="00E5766A">
        <w:t xml:space="preserve">Moreover, core property concepts </w:t>
      </w:r>
      <w:r w:rsidR="00E96858">
        <w:t>exhibit more time-stability that peripheral property concepts</w:t>
      </w:r>
      <w:r w:rsidR="0017370C">
        <w:t xml:space="preserve">. Given the suggestion that </w:t>
      </w:r>
      <w:r w:rsidR="00254CAD">
        <w:t xml:space="preserve">time-stable items are more likely to </w:t>
      </w:r>
      <w:proofErr w:type="gramStart"/>
      <w:r w:rsidR="00254CAD">
        <w:t>be encoded</w:t>
      </w:r>
      <w:proofErr w:type="gramEnd"/>
      <w:r w:rsidR="00254CAD">
        <w:t xml:space="preserve"> using referential constructions, and events with predicative constructions </w:t>
      </w:r>
      <w:r w:rsidR="00254CAD">
        <w:t>(</w:t>
      </w:r>
      <w:r w:rsidR="00254CAD">
        <w:rPr>
          <w:lang w:val="es-MX"/>
        </w:rPr>
        <w:t>Givón 1979:320–321</w:t>
      </w:r>
      <w:r w:rsidR="00254CAD">
        <w:t>), we might therefore expect to find greater nominal c</w:t>
      </w:r>
      <w:r w:rsidR="00147BDF">
        <w:t>oding (and thus less flexibility) for core property concepts than for peripheral ones.</w:t>
      </w:r>
    </w:p>
    <w:p w14:paraId="27E8A250" w14:textId="77777777" w:rsidR="000E38C1" w:rsidRDefault="000E38C1" w:rsidP="000E38C1">
      <w:pPr>
        <w:pStyle w:val="Heading2"/>
      </w:pPr>
      <w:r>
        <w:t xml:space="preserve">Chapter </w:t>
      </w:r>
      <w:r w:rsidR="000619B2">
        <w:t>4</w:t>
      </w:r>
      <w:r>
        <w:t>: Lexical Flexibility and Grammatical Role</w:t>
      </w:r>
    </w:p>
    <w:p w14:paraId="22A791E2" w14:textId="77777777" w:rsidR="009141BE" w:rsidRPr="009141BE" w:rsidRDefault="009141BE" w:rsidP="009141BE">
      <w:r>
        <w:t xml:space="preserve">The focus of this chapter is to determine whether the current and/or previous choice of grammatical role for a lexeme in context correlates with choice of lexical category. According to Hopper &amp; Thompson </w:t>
      </w:r>
      <w:r w:rsidRPr="009141BE">
        <w:rPr>
          <w:noProof/>
        </w:rPr>
        <w:t>(1984)</w:t>
      </w:r>
      <w:r>
        <w:t xml:space="preserve">, we should expect that continuing topics are more likely to </w:t>
      </w:r>
      <w:proofErr w:type="gramStart"/>
      <w:r>
        <w:t>be construed</w:t>
      </w:r>
      <w:proofErr w:type="gramEnd"/>
      <w:r>
        <w:t xml:space="preserve"> with nominal constructions, since they are manipulable by the discourse. As such, I hypothesize that </w:t>
      </w:r>
      <w:r w:rsidR="006163F5">
        <w:t xml:space="preserve">items which have previously </w:t>
      </w:r>
      <w:proofErr w:type="gramStart"/>
      <w:r w:rsidR="006163F5">
        <w:t>been coded</w:t>
      </w:r>
      <w:proofErr w:type="gramEnd"/>
      <w:r w:rsidR="006163F5">
        <w:t xml:space="preserve"> in a subject, ergative, or agent construction (depending on the language)</w:t>
      </w:r>
      <w:r>
        <w:t xml:space="preserve"> </w:t>
      </w:r>
      <w:r w:rsidR="006163F5">
        <w:t>will be more likely to be encoded using a nominal construction in their subsequent appearance</w:t>
      </w:r>
      <w:r w:rsidR="001F736D">
        <w:t>s</w:t>
      </w:r>
      <w:r w:rsidR="006163F5">
        <w:t>.</w:t>
      </w:r>
    </w:p>
    <w:p w14:paraId="11945522" w14:textId="77777777" w:rsidR="000E38C1" w:rsidRDefault="000E38C1" w:rsidP="000E38C1">
      <w:pPr>
        <w:pStyle w:val="Heading2"/>
      </w:pPr>
      <w:r>
        <w:t xml:space="preserve">Chapter </w:t>
      </w:r>
      <w:r w:rsidR="000619B2">
        <w:t>5</w:t>
      </w:r>
      <w:r>
        <w:t>: Lexical Flexibility and Information Status</w:t>
      </w:r>
    </w:p>
    <w:p w14:paraId="0292BE84" w14:textId="1FBAAD9E" w:rsidR="00007EA7" w:rsidRPr="00007EA7" w:rsidRDefault="00007EA7" w:rsidP="00007EA7">
      <w:r>
        <w:t xml:space="preserve">This chapter asks whether the choice of lexical category for an item corresponds to its information status (given, new, or activated), independent of its grammatical role. I hypothesize </w:t>
      </w:r>
      <w:r>
        <w:lastRenderedPageBreak/>
        <w:t xml:space="preserve">that given items are more likely to be coded using verbal constructions, while </w:t>
      </w:r>
      <w:proofErr w:type="gramStart"/>
      <w:r w:rsidR="00FD3DC3">
        <w:t>new items</w:t>
      </w:r>
      <w:proofErr w:type="gramEnd"/>
      <w:r w:rsidR="00FD3DC3">
        <w:t xml:space="preserve"> are more likely to be introduced into the discourse using nominal constructions.</w:t>
      </w:r>
      <w:r w:rsidR="000B1A28">
        <w:t xml:space="preserve"> Moreover, Thompson </w:t>
      </w:r>
      <w:r w:rsidR="000B1A28" w:rsidRPr="000B1A28">
        <w:rPr>
          <w:noProof/>
        </w:rPr>
        <w:t>(1989)</w:t>
      </w:r>
      <w:r w:rsidR="000B1A28">
        <w:t xml:space="preserve"> finds that property concept words have two </w:t>
      </w:r>
      <w:proofErr w:type="gramStart"/>
      <w:r w:rsidR="000B1A28">
        <w:t>different functions</w:t>
      </w:r>
      <w:proofErr w:type="gramEnd"/>
      <w:r w:rsidR="000B1A28">
        <w:t xml:space="preserve"> in discourse: 1) to predicate a property of an established discourse referent, in which case they exhibit more verbal coding, and 2) to introduce a new discourse referent, in which case they exhibit more nominal coding. Accordingly, I hypothesize that the choice of lexical category for flexible property concept words will follow this same bifurcated pattern, depending on the function of the item at that point in the discourse. </w:t>
      </w:r>
    </w:p>
    <w:p w14:paraId="52A3742A" w14:textId="77777777" w:rsidR="000E38C1" w:rsidRDefault="000C142E" w:rsidP="000E38C1">
      <w:pPr>
        <w:pStyle w:val="Heading2"/>
      </w:pPr>
      <w:r>
        <w:t xml:space="preserve">Chapter </w:t>
      </w:r>
      <w:r w:rsidR="000619B2">
        <w:t>6</w:t>
      </w:r>
      <w:r>
        <w:t xml:space="preserve">: </w:t>
      </w:r>
      <w:r w:rsidR="000E38C1">
        <w:t>Conclusion</w:t>
      </w:r>
      <w:r>
        <w:t xml:space="preserve"> – </w:t>
      </w:r>
      <w:r w:rsidR="00540DEF">
        <w:t>The Grammaticization of Categoriality</w:t>
      </w:r>
    </w:p>
    <w:p w14:paraId="63AC6186" w14:textId="4D529E34" w:rsidR="007B4469" w:rsidRDefault="007B4469" w:rsidP="007B4469">
      <w:r>
        <w:t xml:space="preserve">I conclude the dissertation by discussing the broader implications of the preceding chapters. </w:t>
      </w:r>
      <w:r w:rsidR="00D26262">
        <w:t>I</w:t>
      </w:r>
      <w:r>
        <w:t xml:space="preserve"> discuss the role of diachrony and </w:t>
      </w:r>
      <w:proofErr w:type="gramStart"/>
      <w:r>
        <w:t>lexicalization, and</w:t>
      </w:r>
      <w:proofErr w:type="gramEnd"/>
      <w:r>
        <w:t xml:space="preserve"> argue that speakers possess an immense amount of item-specific knowledge regarding what types of constructions are permissible for individual lexemes</w:t>
      </w:r>
      <w:r w:rsidR="00DC480D">
        <w:t xml:space="preserve">, and </w:t>
      </w:r>
      <w:r w:rsidR="00473CAA">
        <w:t>what meanings result from using roots in different pragmatic functions</w:t>
      </w:r>
      <w:r>
        <w:t xml:space="preserve">. However, I expect to find that the data </w:t>
      </w:r>
      <w:r w:rsidR="00776651">
        <w:t xml:space="preserve">also </w:t>
      </w:r>
      <w:r>
        <w:t xml:space="preserve">show various </w:t>
      </w:r>
      <w:r w:rsidR="00F23E50">
        <w:t>trends</w:t>
      </w:r>
      <w:r>
        <w:t xml:space="preserve"> suggestive of a process whereby discourse tendencies—such as the tendency for new topics to appear in nominal constructions—become grammaticized </w:t>
      </w:r>
      <w:r w:rsidR="00CA1E49">
        <w:t xml:space="preserve">as dedicated markers of pragmatic functions </w:t>
      </w:r>
      <w:r>
        <w:t xml:space="preserve">to </w:t>
      </w:r>
      <w:r w:rsidR="00CA1E49">
        <w:t xml:space="preserve">varying </w:t>
      </w:r>
      <w:r>
        <w:t>degrees in different languages.</w:t>
      </w:r>
    </w:p>
    <w:p w14:paraId="758C1A29" w14:textId="406F70F5" w:rsidR="003D0819" w:rsidRDefault="00881E17" w:rsidP="00881E17">
      <w:pPr>
        <w:pStyle w:val="Heading1"/>
      </w:pPr>
      <w:r>
        <w:t>Timeline</w:t>
      </w:r>
    </w:p>
    <w:p w14:paraId="0E4D304A" w14:textId="3ECBE310" w:rsidR="00881E17" w:rsidRDefault="00881E17" w:rsidP="00881E17">
      <w:r>
        <w:t xml:space="preserve">I hope to complete </w:t>
      </w:r>
      <w:proofErr w:type="gramStart"/>
      <w:r>
        <w:t>the majority of</w:t>
      </w:r>
      <w:proofErr w:type="gramEnd"/>
      <w:r>
        <w:t xml:space="preserve"> the dissertation</w:t>
      </w:r>
      <w:r w:rsidR="00BB4304">
        <w:t xml:space="preserve"> by the end of the Fall 2018 quarter</w:t>
      </w:r>
      <w:r w:rsidR="00A74C45">
        <w:t>, and the conclusion and finishing touches in Winter 2019. I intend to</w:t>
      </w:r>
      <w:r w:rsidR="00BB4304">
        <w:t xml:space="preserve"> defend the </w:t>
      </w:r>
      <w:r w:rsidR="0017387A">
        <w:t>dissertation in Spring 2019</w:t>
      </w:r>
      <w:r w:rsidR="00BD479F">
        <w:t>.</w:t>
      </w:r>
      <w:r w:rsidR="00A74C45">
        <w:t xml:space="preserve"> A tentative timeline </w:t>
      </w:r>
      <w:proofErr w:type="gramStart"/>
      <w:r w:rsidR="00A74C45">
        <w:t>is laid</w:t>
      </w:r>
      <w:proofErr w:type="gramEnd"/>
      <w:r w:rsidR="00A74C45">
        <w:t xml:space="preserve"> out belo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115" w:type="dxa"/>
          <w:bottom w:w="29" w:type="dxa"/>
          <w:right w:w="115" w:type="dxa"/>
        </w:tblCellMar>
        <w:tblLook w:val="04A0" w:firstRow="1" w:lastRow="0" w:firstColumn="1" w:lastColumn="0" w:noHBand="0" w:noVBand="1"/>
      </w:tblPr>
      <w:tblGrid>
        <w:gridCol w:w="2638"/>
        <w:gridCol w:w="5069"/>
        <w:gridCol w:w="1055"/>
      </w:tblGrid>
      <w:tr w:rsidR="00471C9C" w:rsidRPr="00960B48" w14:paraId="44DEEA36" w14:textId="77777777" w:rsidTr="005E6E94">
        <w:trPr>
          <w:jc w:val="center"/>
        </w:trPr>
        <w:tc>
          <w:tcPr>
            <w:tcW w:w="0" w:type="auto"/>
            <w:tcBorders>
              <w:top w:val="single" w:sz="4" w:space="0" w:color="auto"/>
              <w:bottom w:val="single" w:sz="4" w:space="0" w:color="auto"/>
            </w:tcBorders>
          </w:tcPr>
          <w:p w14:paraId="5383E671" w14:textId="71905535" w:rsidR="00471C9C" w:rsidRPr="00960B48" w:rsidRDefault="00471C9C" w:rsidP="0094263C">
            <w:pPr>
              <w:pStyle w:val="NoSpacing"/>
              <w:spacing w:line="240" w:lineRule="auto"/>
              <w:rPr>
                <w:b/>
                <w:sz w:val="22"/>
                <w:szCs w:val="22"/>
              </w:rPr>
            </w:pPr>
            <w:r w:rsidRPr="00960B48">
              <w:rPr>
                <w:b/>
                <w:sz w:val="22"/>
                <w:szCs w:val="22"/>
              </w:rPr>
              <w:t>Dates</w:t>
            </w:r>
          </w:p>
        </w:tc>
        <w:tc>
          <w:tcPr>
            <w:tcW w:w="0" w:type="auto"/>
            <w:tcBorders>
              <w:top w:val="single" w:sz="4" w:space="0" w:color="auto"/>
              <w:bottom w:val="single" w:sz="4" w:space="0" w:color="auto"/>
            </w:tcBorders>
          </w:tcPr>
          <w:p w14:paraId="062C4D14" w14:textId="6F317155" w:rsidR="00471C9C" w:rsidRPr="00960B48" w:rsidRDefault="00471C9C" w:rsidP="0094263C">
            <w:pPr>
              <w:pStyle w:val="NoSpacing"/>
              <w:spacing w:line="240" w:lineRule="auto"/>
              <w:rPr>
                <w:b/>
                <w:sz w:val="22"/>
                <w:szCs w:val="22"/>
              </w:rPr>
            </w:pPr>
            <w:r w:rsidRPr="00960B48">
              <w:rPr>
                <w:b/>
                <w:sz w:val="22"/>
                <w:szCs w:val="22"/>
              </w:rPr>
              <w:t>Task</w:t>
            </w:r>
          </w:p>
        </w:tc>
        <w:tc>
          <w:tcPr>
            <w:tcW w:w="0" w:type="auto"/>
            <w:tcBorders>
              <w:top w:val="single" w:sz="4" w:space="0" w:color="auto"/>
              <w:bottom w:val="single" w:sz="4" w:space="0" w:color="auto"/>
            </w:tcBorders>
          </w:tcPr>
          <w:p w14:paraId="6C95AB70" w14:textId="4E768654" w:rsidR="00471C9C" w:rsidRPr="00960B48" w:rsidRDefault="00471C9C" w:rsidP="0094263C">
            <w:pPr>
              <w:pStyle w:val="NoSpacing"/>
              <w:spacing w:line="240" w:lineRule="auto"/>
              <w:rPr>
                <w:b/>
                <w:sz w:val="22"/>
                <w:szCs w:val="22"/>
              </w:rPr>
            </w:pPr>
            <w:r w:rsidRPr="00960B48">
              <w:rPr>
                <w:b/>
                <w:sz w:val="22"/>
                <w:szCs w:val="22"/>
              </w:rPr>
              <w:t>Weeks</w:t>
            </w:r>
          </w:p>
        </w:tc>
      </w:tr>
      <w:tr w:rsidR="00471C9C" w:rsidRPr="00960B48" w14:paraId="2C2F10AF" w14:textId="77777777" w:rsidTr="005E6E94">
        <w:trPr>
          <w:jc w:val="center"/>
        </w:trPr>
        <w:tc>
          <w:tcPr>
            <w:tcW w:w="0" w:type="auto"/>
            <w:tcBorders>
              <w:top w:val="single" w:sz="4" w:space="0" w:color="auto"/>
            </w:tcBorders>
          </w:tcPr>
          <w:p w14:paraId="36CC03A4" w14:textId="08D5857C" w:rsidR="00471C9C" w:rsidRPr="00960B48" w:rsidRDefault="002A3A63" w:rsidP="0094263C">
            <w:pPr>
              <w:pStyle w:val="NoSpacing"/>
              <w:spacing w:line="240" w:lineRule="auto"/>
              <w:rPr>
                <w:sz w:val="22"/>
                <w:szCs w:val="22"/>
              </w:rPr>
            </w:pPr>
            <w:r w:rsidRPr="00960B48">
              <w:rPr>
                <w:sz w:val="22"/>
                <w:szCs w:val="22"/>
              </w:rPr>
              <w:t>Feb 19–23</w:t>
            </w:r>
          </w:p>
        </w:tc>
        <w:tc>
          <w:tcPr>
            <w:tcW w:w="0" w:type="auto"/>
            <w:tcBorders>
              <w:top w:val="single" w:sz="4" w:space="0" w:color="auto"/>
            </w:tcBorders>
          </w:tcPr>
          <w:p w14:paraId="4BB4853E" w14:textId="76362741" w:rsidR="00471C9C" w:rsidRPr="00BD5BEF" w:rsidRDefault="00446493" w:rsidP="0094263C">
            <w:pPr>
              <w:pStyle w:val="NoSpacing"/>
              <w:spacing w:line="240" w:lineRule="auto"/>
              <w:rPr>
                <w:b/>
                <w:sz w:val="22"/>
                <w:szCs w:val="22"/>
              </w:rPr>
            </w:pPr>
            <w:r w:rsidRPr="00BD5BEF">
              <w:rPr>
                <w:b/>
                <w:sz w:val="22"/>
                <w:szCs w:val="22"/>
              </w:rPr>
              <w:t>Prospectus Defense</w:t>
            </w:r>
          </w:p>
        </w:tc>
        <w:tc>
          <w:tcPr>
            <w:tcW w:w="0" w:type="auto"/>
            <w:tcBorders>
              <w:top w:val="single" w:sz="4" w:space="0" w:color="auto"/>
            </w:tcBorders>
          </w:tcPr>
          <w:p w14:paraId="67686D1E" w14:textId="61C6519E" w:rsidR="00471C9C" w:rsidRPr="00960B48" w:rsidRDefault="00471C9C" w:rsidP="0094263C">
            <w:pPr>
              <w:pStyle w:val="NoSpacing"/>
              <w:spacing w:line="240" w:lineRule="auto"/>
              <w:rPr>
                <w:sz w:val="22"/>
                <w:szCs w:val="22"/>
              </w:rPr>
            </w:pPr>
          </w:p>
        </w:tc>
      </w:tr>
      <w:tr w:rsidR="00960B48" w:rsidRPr="00960B48" w14:paraId="15862866" w14:textId="77777777" w:rsidTr="005E6E94">
        <w:trPr>
          <w:jc w:val="center"/>
        </w:trPr>
        <w:tc>
          <w:tcPr>
            <w:tcW w:w="0" w:type="auto"/>
          </w:tcPr>
          <w:p w14:paraId="249FDBEC" w14:textId="4188E731" w:rsidR="00960B48" w:rsidRPr="00960B48" w:rsidRDefault="00960B48" w:rsidP="00960B48">
            <w:pPr>
              <w:pStyle w:val="NoSpacing"/>
              <w:spacing w:line="240" w:lineRule="auto"/>
              <w:rPr>
                <w:sz w:val="22"/>
                <w:szCs w:val="22"/>
              </w:rPr>
            </w:pPr>
          </w:p>
        </w:tc>
        <w:tc>
          <w:tcPr>
            <w:tcW w:w="0" w:type="auto"/>
          </w:tcPr>
          <w:p w14:paraId="23C4B81D" w14:textId="0E0FFB30" w:rsidR="00960B48" w:rsidRPr="00BD5BEF" w:rsidRDefault="00960B48" w:rsidP="00960B48">
            <w:pPr>
              <w:pStyle w:val="NoSpacing"/>
              <w:spacing w:line="240" w:lineRule="auto"/>
              <w:rPr>
                <w:b/>
                <w:sz w:val="22"/>
                <w:szCs w:val="22"/>
              </w:rPr>
            </w:pPr>
            <w:r w:rsidRPr="00BD5BEF">
              <w:rPr>
                <w:b/>
                <w:sz w:val="22"/>
                <w:szCs w:val="22"/>
              </w:rPr>
              <w:t>Chapter 1: Introduction</w:t>
            </w:r>
          </w:p>
        </w:tc>
        <w:tc>
          <w:tcPr>
            <w:tcW w:w="0" w:type="auto"/>
          </w:tcPr>
          <w:p w14:paraId="4CD80009" w14:textId="77777777" w:rsidR="00960B48" w:rsidRPr="00960B48" w:rsidRDefault="00960B48" w:rsidP="00960B48">
            <w:pPr>
              <w:pStyle w:val="NoSpacing"/>
              <w:spacing w:line="240" w:lineRule="auto"/>
              <w:rPr>
                <w:sz w:val="22"/>
                <w:szCs w:val="22"/>
              </w:rPr>
            </w:pPr>
          </w:p>
        </w:tc>
      </w:tr>
      <w:tr w:rsidR="00960B48" w:rsidRPr="00960B48" w14:paraId="0F1BFECB" w14:textId="77777777" w:rsidTr="005E6E94">
        <w:trPr>
          <w:jc w:val="center"/>
        </w:trPr>
        <w:tc>
          <w:tcPr>
            <w:tcW w:w="0" w:type="auto"/>
          </w:tcPr>
          <w:p w14:paraId="56C87D56" w14:textId="3A1A728A" w:rsidR="00960B48" w:rsidRPr="00960B48" w:rsidRDefault="00BD5BEF" w:rsidP="00960B48">
            <w:pPr>
              <w:pStyle w:val="NoSpacing"/>
              <w:spacing w:line="240" w:lineRule="auto"/>
              <w:rPr>
                <w:sz w:val="22"/>
                <w:szCs w:val="22"/>
              </w:rPr>
            </w:pPr>
            <w:r>
              <w:rPr>
                <w:sz w:val="22"/>
                <w:szCs w:val="22"/>
              </w:rPr>
              <w:t xml:space="preserve">Feb 26 – </w:t>
            </w:r>
            <w:r w:rsidR="00F92FD1">
              <w:rPr>
                <w:sz w:val="22"/>
                <w:szCs w:val="22"/>
              </w:rPr>
              <w:t>Apr 6</w:t>
            </w:r>
          </w:p>
        </w:tc>
        <w:tc>
          <w:tcPr>
            <w:tcW w:w="0" w:type="auto"/>
          </w:tcPr>
          <w:p w14:paraId="647D337E" w14:textId="16240F92" w:rsidR="00960B48" w:rsidRPr="00960B48" w:rsidRDefault="00960B48" w:rsidP="00BD5BEF">
            <w:pPr>
              <w:pStyle w:val="NoSpacing"/>
              <w:spacing w:line="240" w:lineRule="auto"/>
              <w:ind w:left="287"/>
              <w:rPr>
                <w:sz w:val="22"/>
                <w:szCs w:val="22"/>
              </w:rPr>
            </w:pPr>
            <w:r w:rsidRPr="00960B48">
              <w:rPr>
                <w:sz w:val="22"/>
                <w:szCs w:val="22"/>
              </w:rPr>
              <w:t>Annotated Bibliography</w:t>
            </w:r>
          </w:p>
        </w:tc>
        <w:tc>
          <w:tcPr>
            <w:tcW w:w="0" w:type="auto"/>
          </w:tcPr>
          <w:p w14:paraId="322D4E27" w14:textId="67FCF343" w:rsidR="00960B48" w:rsidRPr="00960B48" w:rsidRDefault="00960B48" w:rsidP="00960B48">
            <w:pPr>
              <w:pStyle w:val="NoSpacing"/>
              <w:spacing w:line="240" w:lineRule="auto"/>
              <w:rPr>
                <w:sz w:val="22"/>
                <w:szCs w:val="22"/>
              </w:rPr>
            </w:pPr>
            <w:r w:rsidRPr="00960B48">
              <w:rPr>
                <w:sz w:val="22"/>
                <w:szCs w:val="22"/>
              </w:rPr>
              <w:t>6 weeks</w:t>
            </w:r>
          </w:p>
        </w:tc>
      </w:tr>
      <w:tr w:rsidR="00960B48" w:rsidRPr="00960B48" w14:paraId="3F682C05" w14:textId="77777777" w:rsidTr="005E6E94">
        <w:trPr>
          <w:jc w:val="center"/>
        </w:trPr>
        <w:tc>
          <w:tcPr>
            <w:tcW w:w="0" w:type="auto"/>
          </w:tcPr>
          <w:p w14:paraId="400A764E" w14:textId="65A4014E" w:rsidR="00960B48" w:rsidRPr="00960B48" w:rsidRDefault="00F92FD1" w:rsidP="00960B48">
            <w:pPr>
              <w:pStyle w:val="NoSpacing"/>
              <w:spacing w:line="240" w:lineRule="auto"/>
              <w:rPr>
                <w:sz w:val="22"/>
                <w:szCs w:val="22"/>
              </w:rPr>
            </w:pPr>
            <w:r>
              <w:rPr>
                <w:sz w:val="22"/>
                <w:szCs w:val="22"/>
              </w:rPr>
              <w:t>Apr 9 – May 4</w:t>
            </w:r>
          </w:p>
        </w:tc>
        <w:tc>
          <w:tcPr>
            <w:tcW w:w="0" w:type="auto"/>
          </w:tcPr>
          <w:p w14:paraId="6C696FE4" w14:textId="0076112F"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23F66AB3" w14:textId="1C876076"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6E1DEC11" w14:textId="77777777" w:rsidTr="005E6E94">
        <w:trPr>
          <w:jc w:val="center"/>
        </w:trPr>
        <w:tc>
          <w:tcPr>
            <w:tcW w:w="0" w:type="auto"/>
          </w:tcPr>
          <w:p w14:paraId="1A6D913D" w14:textId="2A9B3CB2" w:rsidR="00960B48" w:rsidRPr="00960B48" w:rsidRDefault="00960B48" w:rsidP="00960B48">
            <w:pPr>
              <w:pStyle w:val="NoSpacing"/>
              <w:spacing w:line="240" w:lineRule="auto"/>
              <w:rPr>
                <w:sz w:val="22"/>
                <w:szCs w:val="22"/>
              </w:rPr>
            </w:pPr>
          </w:p>
        </w:tc>
        <w:tc>
          <w:tcPr>
            <w:tcW w:w="0" w:type="auto"/>
          </w:tcPr>
          <w:p w14:paraId="78698755" w14:textId="4C7DF3F1" w:rsidR="00960B48" w:rsidRPr="00BD5BEF" w:rsidRDefault="00960B48" w:rsidP="00960B48">
            <w:pPr>
              <w:pStyle w:val="NoSpacing"/>
              <w:spacing w:line="240" w:lineRule="auto"/>
              <w:rPr>
                <w:b/>
                <w:sz w:val="22"/>
                <w:szCs w:val="22"/>
              </w:rPr>
            </w:pPr>
            <w:r w:rsidRPr="00BD5BEF">
              <w:rPr>
                <w:b/>
                <w:sz w:val="22"/>
                <w:szCs w:val="22"/>
              </w:rPr>
              <w:t>Chapter 2: Data &amp; Methods</w:t>
            </w:r>
          </w:p>
        </w:tc>
        <w:tc>
          <w:tcPr>
            <w:tcW w:w="0" w:type="auto"/>
          </w:tcPr>
          <w:p w14:paraId="0379AE3C" w14:textId="77777777" w:rsidR="00960B48" w:rsidRPr="00960B48" w:rsidRDefault="00960B48" w:rsidP="00960B48">
            <w:pPr>
              <w:pStyle w:val="NoSpacing"/>
              <w:spacing w:line="240" w:lineRule="auto"/>
              <w:rPr>
                <w:sz w:val="22"/>
                <w:szCs w:val="22"/>
              </w:rPr>
            </w:pPr>
          </w:p>
        </w:tc>
      </w:tr>
      <w:tr w:rsidR="00960B48" w:rsidRPr="00960B48" w14:paraId="2F4DF43F" w14:textId="77777777" w:rsidTr="005E6E94">
        <w:trPr>
          <w:jc w:val="center"/>
        </w:trPr>
        <w:tc>
          <w:tcPr>
            <w:tcW w:w="0" w:type="auto"/>
          </w:tcPr>
          <w:p w14:paraId="0CF631D4" w14:textId="5B876F01" w:rsidR="00960B48" w:rsidRPr="00960B48" w:rsidRDefault="00F92FD1" w:rsidP="00960B48">
            <w:pPr>
              <w:pStyle w:val="NoSpacing"/>
              <w:spacing w:line="240" w:lineRule="auto"/>
              <w:rPr>
                <w:sz w:val="22"/>
                <w:szCs w:val="22"/>
              </w:rPr>
            </w:pPr>
            <w:r>
              <w:rPr>
                <w:sz w:val="22"/>
                <w:szCs w:val="22"/>
              </w:rPr>
              <w:t>May 7 – Jun 29</w:t>
            </w:r>
          </w:p>
        </w:tc>
        <w:tc>
          <w:tcPr>
            <w:tcW w:w="0" w:type="auto"/>
          </w:tcPr>
          <w:p w14:paraId="5BE249FC" w14:textId="1704436A" w:rsidR="00960B48" w:rsidRPr="00960B48" w:rsidRDefault="00960B48" w:rsidP="00BD5BEF">
            <w:pPr>
              <w:pStyle w:val="NoSpacing"/>
              <w:spacing w:line="240" w:lineRule="auto"/>
              <w:ind w:left="287"/>
              <w:rPr>
                <w:sz w:val="22"/>
                <w:szCs w:val="22"/>
              </w:rPr>
            </w:pPr>
            <w:r w:rsidRPr="00960B48">
              <w:rPr>
                <w:sz w:val="22"/>
                <w:szCs w:val="22"/>
              </w:rPr>
              <w:t>Data Collection (annotating for pragmatic function)</w:t>
            </w:r>
          </w:p>
        </w:tc>
        <w:tc>
          <w:tcPr>
            <w:tcW w:w="0" w:type="auto"/>
          </w:tcPr>
          <w:p w14:paraId="133D3CB0" w14:textId="53463408" w:rsidR="00960B48" w:rsidRPr="00960B48" w:rsidRDefault="00960B48" w:rsidP="00960B48">
            <w:pPr>
              <w:pStyle w:val="NoSpacing"/>
              <w:spacing w:line="240" w:lineRule="auto"/>
              <w:rPr>
                <w:sz w:val="22"/>
                <w:szCs w:val="22"/>
              </w:rPr>
            </w:pPr>
            <w:r w:rsidRPr="00960B48">
              <w:rPr>
                <w:sz w:val="22"/>
                <w:szCs w:val="22"/>
              </w:rPr>
              <w:t>8 weeks</w:t>
            </w:r>
          </w:p>
        </w:tc>
      </w:tr>
      <w:tr w:rsidR="00960B48" w:rsidRPr="00960B48" w14:paraId="58B53AF7" w14:textId="77777777" w:rsidTr="005E6E94">
        <w:trPr>
          <w:jc w:val="center"/>
        </w:trPr>
        <w:tc>
          <w:tcPr>
            <w:tcW w:w="0" w:type="auto"/>
          </w:tcPr>
          <w:p w14:paraId="5C9FD33A" w14:textId="5926AF42" w:rsidR="00960B48" w:rsidRPr="00960B48" w:rsidRDefault="00F92FD1" w:rsidP="00960B48">
            <w:pPr>
              <w:pStyle w:val="NoSpacing"/>
              <w:spacing w:line="240" w:lineRule="auto"/>
              <w:rPr>
                <w:sz w:val="22"/>
                <w:szCs w:val="22"/>
              </w:rPr>
            </w:pPr>
            <w:r>
              <w:rPr>
                <w:sz w:val="22"/>
                <w:szCs w:val="22"/>
              </w:rPr>
              <w:t>Jul 2–6</w:t>
            </w:r>
          </w:p>
        </w:tc>
        <w:tc>
          <w:tcPr>
            <w:tcW w:w="0" w:type="auto"/>
          </w:tcPr>
          <w:p w14:paraId="7A7736B4" w14:textId="199AF6CD" w:rsidR="00960B48" w:rsidRPr="00960B48" w:rsidRDefault="00960B48" w:rsidP="00BD5BEF">
            <w:pPr>
              <w:pStyle w:val="NoSpacing"/>
              <w:spacing w:line="240" w:lineRule="auto"/>
              <w:ind w:left="287"/>
              <w:rPr>
                <w:sz w:val="22"/>
                <w:szCs w:val="22"/>
              </w:rPr>
            </w:pPr>
            <w:r w:rsidRPr="00960B48">
              <w:rPr>
                <w:sz w:val="22"/>
                <w:szCs w:val="22"/>
              </w:rPr>
              <w:t>Statistical Analysis</w:t>
            </w:r>
          </w:p>
        </w:tc>
        <w:tc>
          <w:tcPr>
            <w:tcW w:w="0" w:type="auto"/>
          </w:tcPr>
          <w:p w14:paraId="4A7A810A" w14:textId="140DC142" w:rsidR="00960B48" w:rsidRPr="00960B48" w:rsidRDefault="00960B48" w:rsidP="00960B48">
            <w:pPr>
              <w:pStyle w:val="NoSpacing"/>
              <w:spacing w:line="240" w:lineRule="auto"/>
              <w:rPr>
                <w:sz w:val="22"/>
                <w:szCs w:val="22"/>
              </w:rPr>
            </w:pPr>
            <w:r w:rsidRPr="00960B48">
              <w:rPr>
                <w:sz w:val="22"/>
                <w:szCs w:val="22"/>
              </w:rPr>
              <w:t>1 week</w:t>
            </w:r>
          </w:p>
        </w:tc>
      </w:tr>
      <w:tr w:rsidR="00960B48" w:rsidRPr="00960B48" w14:paraId="0303DA80" w14:textId="77777777" w:rsidTr="005E6E94">
        <w:trPr>
          <w:jc w:val="center"/>
        </w:trPr>
        <w:tc>
          <w:tcPr>
            <w:tcW w:w="0" w:type="auto"/>
          </w:tcPr>
          <w:p w14:paraId="36C3B374" w14:textId="5D69929C" w:rsidR="00960B48" w:rsidRPr="00960B48" w:rsidRDefault="00F92FD1" w:rsidP="00960B48">
            <w:pPr>
              <w:pStyle w:val="NoSpacing"/>
              <w:spacing w:line="240" w:lineRule="auto"/>
              <w:rPr>
                <w:sz w:val="22"/>
                <w:szCs w:val="22"/>
              </w:rPr>
            </w:pPr>
            <w:r>
              <w:rPr>
                <w:sz w:val="22"/>
                <w:szCs w:val="22"/>
              </w:rPr>
              <w:t>Jul 9 – Aug 3</w:t>
            </w:r>
          </w:p>
        </w:tc>
        <w:tc>
          <w:tcPr>
            <w:tcW w:w="0" w:type="auto"/>
          </w:tcPr>
          <w:p w14:paraId="0CC84767" w14:textId="68FAE046"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7A680139" w14:textId="36E874AD"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3DF0E853" w14:textId="77777777" w:rsidTr="005E6E94">
        <w:trPr>
          <w:jc w:val="center"/>
        </w:trPr>
        <w:tc>
          <w:tcPr>
            <w:tcW w:w="0" w:type="auto"/>
          </w:tcPr>
          <w:p w14:paraId="00B2D57F" w14:textId="086CDB34" w:rsidR="00960B48" w:rsidRPr="00960B48" w:rsidRDefault="00960B48" w:rsidP="00960B48">
            <w:pPr>
              <w:pStyle w:val="NoSpacing"/>
              <w:spacing w:line="240" w:lineRule="auto"/>
              <w:rPr>
                <w:sz w:val="22"/>
                <w:szCs w:val="22"/>
              </w:rPr>
            </w:pPr>
          </w:p>
        </w:tc>
        <w:tc>
          <w:tcPr>
            <w:tcW w:w="0" w:type="auto"/>
          </w:tcPr>
          <w:p w14:paraId="67B51A10" w14:textId="7B7ADA68" w:rsidR="00960B48" w:rsidRPr="00BD5BEF" w:rsidRDefault="00960B48" w:rsidP="00960B48">
            <w:pPr>
              <w:pStyle w:val="NoSpacing"/>
              <w:spacing w:line="240" w:lineRule="auto"/>
              <w:rPr>
                <w:b/>
                <w:sz w:val="22"/>
                <w:szCs w:val="22"/>
              </w:rPr>
            </w:pPr>
            <w:r w:rsidRPr="00BD5BEF">
              <w:rPr>
                <w:b/>
                <w:sz w:val="22"/>
                <w:szCs w:val="22"/>
              </w:rPr>
              <w:t>Chapter 3: Semantic Domains</w:t>
            </w:r>
          </w:p>
        </w:tc>
        <w:tc>
          <w:tcPr>
            <w:tcW w:w="0" w:type="auto"/>
          </w:tcPr>
          <w:p w14:paraId="29B5C91B" w14:textId="03F7873F" w:rsidR="00960B48" w:rsidRPr="00960B48" w:rsidRDefault="00960B48" w:rsidP="00960B48">
            <w:pPr>
              <w:pStyle w:val="NoSpacing"/>
              <w:spacing w:line="240" w:lineRule="auto"/>
              <w:rPr>
                <w:sz w:val="22"/>
                <w:szCs w:val="22"/>
              </w:rPr>
            </w:pPr>
          </w:p>
        </w:tc>
      </w:tr>
      <w:tr w:rsidR="00960B48" w:rsidRPr="00960B48" w14:paraId="191C59E5" w14:textId="77777777" w:rsidTr="005E6E94">
        <w:trPr>
          <w:jc w:val="center"/>
        </w:trPr>
        <w:tc>
          <w:tcPr>
            <w:tcW w:w="0" w:type="auto"/>
          </w:tcPr>
          <w:p w14:paraId="28FA5216" w14:textId="49CFF818" w:rsidR="00960B48" w:rsidRPr="00960B48" w:rsidRDefault="00F92FD1" w:rsidP="00960B48">
            <w:pPr>
              <w:pStyle w:val="NoSpacing"/>
              <w:spacing w:line="240" w:lineRule="auto"/>
              <w:rPr>
                <w:sz w:val="22"/>
                <w:szCs w:val="22"/>
              </w:rPr>
            </w:pPr>
            <w:r>
              <w:rPr>
                <w:sz w:val="22"/>
                <w:szCs w:val="22"/>
              </w:rPr>
              <w:t>Aug 6–17</w:t>
            </w:r>
          </w:p>
        </w:tc>
        <w:tc>
          <w:tcPr>
            <w:tcW w:w="0" w:type="auto"/>
          </w:tcPr>
          <w:p w14:paraId="262BCF17" w14:textId="3319C716" w:rsidR="00960B48" w:rsidRPr="00960B48" w:rsidRDefault="00960B48" w:rsidP="00BD5BEF">
            <w:pPr>
              <w:pStyle w:val="NoSpacing"/>
              <w:spacing w:line="240" w:lineRule="auto"/>
              <w:ind w:left="287"/>
              <w:rPr>
                <w:sz w:val="22"/>
                <w:szCs w:val="22"/>
              </w:rPr>
            </w:pPr>
            <w:r w:rsidRPr="00960B48">
              <w:rPr>
                <w:sz w:val="22"/>
                <w:szCs w:val="22"/>
              </w:rPr>
              <w:t>Data Collection (annotating for semantic domain)</w:t>
            </w:r>
          </w:p>
        </w:tc>
        <w:tc>
          <w:tcPr>
            <w:tcW w:w="0" w:type="auto"/>
          </w:tcPr>
          <w:p w14:paraId="79B46890" w14:textId="40D0C4DF" w:rsidR="00960B48" w:rsidRPr="00960B48" w:rsidRDefault="00960B48" w:rsidP="00960B48">
            <w:pPr>
              <w:pStyle w:val="NoSpacing"/>
              <w:spacing w:line="240" w:lineRule="auto"/>
              <w:rPr>
                <w:sz w:val="22"/>
                <w:szCs w:val="22"/>
              </w:rPr>
            </w:pPr>
            <w:r w:rsidRPr="00960B48">
              <w:rPr>
                <w:sz w:val="22"/>
                <w:szCs w:val="22"/>
              </w:rPr>
              <w:t>2 weeks</w:t>
            </w:r>
          </w:p>
        </w:tc>
      </w:tr>
      <w:tr w:rsidR="00960B48" w:rsidRPr="00960B48" w14:paraId="3CA16020" w14:textId="77777777" w:rsidTr="005E6E94">
        <w:trPr>
          <w:jc w:val="center"/>
        </w:trPr>
        <w:tc>
          <w:tcPr>
            <w:tcW w:w="0" w:type="auto"/>
          </w:tcPr>
          <w:p w14:paraId="0119574D" w14:textId="2FCB501F" w:rsidR="00960B48" w:rsidRPr="00960B48" w:rsidRDefault="00F92FD1" w:rsidP="00960B48">
            <w:pPr>
              <w:pStyle w:val="NoSpacing"/>
              <w:spacing w:line="240" w:lineRule="auto"/>
              <w:rPr>
                <w:sz w:val="22"/>
                <w:szCs w:val="22"/>
              </w:rPr>
            </w:pPr>
            <w:r>
              <w:rPr>
                <w:sz w:val="22"/>
                <w:szCs w:val="22"/>
              </w:rPr>
              <w:t>Aug 20–24</w:t>
            </w:r>
          </w:p>
        </w:tc>
        <w:tc>
          <w:tcPr>
            <w:tcW w:w="0" w:type="auto"/>
          </w:tcPr>
          <w:p w14:paraId="4436E88F" w14:textId="7EF761D8" w:rsidR="00960B48" w:rsidRPr="00960B48" w:rsidRDefault="00960B48" w:rsidP="00BD5BEF">
            <w:pPr>
              <w:pStyle w:val="NoSpacing"/>
              <w:spacing w:line="240" w:lineRule="auto"/>
              <w:ind w:left="287"/>
              <w:rPr>
                <w:sz w:val="22"/>
                <w:szCs w:val="22"/>
              </w:rPr>
            </w:pPr>
            <w:r w:rsidRPr="00960B48">
              <w:rPr>
                <w:sz w:val="22"/>
                <w:szCs w:val="22"/>
              </w:rPr>
              <w:t>Statistical Analysis</w:t>
            </w:r>
          </w:p>
        </w:tc>
        <w:tc>
          <w:tcPr>
            <w:tcW w:w="0" w:type="auto"/>
          </w:tcPr>
          <w:p w14:paraId="098489A6" w14:textId="09AAFEE3" w:rsidR="00960B48" w:rsidRPr="00960B48" w:rsidRDefault="00960B48" w:rsidP="00960B48">
            <w:pPr>
              <w:pStyle w:val="NoSpacing"/>
              <w:spacing w:line="240" w:lineRule="auto"/>
              <w:rPr>
                <w:sz w:val="22"/>
                <w:szCs w:val="22"/>
              </w:rPr>
            </w:pPr>
            <w:r w:rsidRPr="00960B48">
              <w:rPr>
                <w:sz w:val="22"/>
                <w:szCs w:val="22"/>
              </w:rPr>
              <w:t>1 week</w:t>
            </w:r>
          </w:p>
        </w:tc>
      </w:tr>
      <w:tr w:rsidR="00960B48" w:rsidRPr="00960B48" w14:paraId="5B3B535E" w14:textId="77777777" w:rsidTr="005E6E94">
        <w:trPr>
          <w:jc w:val="center"/>
        </w:trPr>
        <w:tc>
          <w:tcPr>
            <w:tcW w:w="0" w:type="auto"/>
          </w:tcPr>
          <w:p w14:paraId="16607454" w14:textId="28681A44" w:rsidR="00960B48" w:rsidRPr="00960B48" w:rsidRDefault="00F92FD1" w:rsidP="00960B48">
            <w:pPr>
              <w:pStyle w:val="NoSpacing"/>
              <w:spacing w:line="240" w:lineRule="auto"/>
              <w:rPr>
                <w:sz w:val="22"/>
                <w:szCs w:val="22"/>
              </w:rPr>
            </w:pPr>
            <w:r>
              <w:rPr>
                <w:sz w:val="22"/>
                <w:szCs w:val="22"/>
              </w:rPr>
              <w:lastRenderedPageBreak/>
              <w:t>Aug 27 – Sep</w:t>
            </w:r>
            <w:r w:rsidR="00AE65EA">
              <w:rPr>
                <w:sz w:val="22"/>
                <w:szCs w:val="22"/>
              </w:rPr>
              <w:t>t</w:t>
            </w:r>
            <w:r>
              <w:rPr>
                <w:sz w:val="22"/>
                <w:szCs w:val="22"/>
              </w:rPr>
              <w:t xml:space="preserve"> 21</w:t>
            </w:r>
          </w:p>
        </w:tc>
        <w:tc>
          <w:tcPr>
            <w:tcW w:w="0" w:type="auto"/>
          </w:tcPr>
          <w:p w14:paraId="0D5B70B1" w14:textId="737186EA"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07FEF64B" w14:textId="263CF15A"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02A3CAC8" w14:textId="77777777" w:rsidTr="005E6E94">
        <w:trPr>
          <w:jc w:val="center"/>
        </w:trPr>
        <w:tc>
          <w:tcPr>
            <w:tcW w:w="0" w:type="auto"/>
          </w:tcPr>
          <w:p w14:paraId="3BD8D6C7" w14:textId="4B75740F" w:rsidR="00960B48" w:rsidRPr="00960B48" w:rsidRDefault="00960B48" w:rsidP="00960B48">
            <w:pPr>
              <w:pStyle w:val="NoSpacing"/>
              <w:spacing w:line="240" w:lineRule="auto"/>
              <w:rPr>
                <w:sz w:val="22"/>
                <w:szCs w:val="22"/>
              </w:rPr>
            </w:pPr>
          </w:p>
        </w:tc>
        <w:tc>
          <w:tcPr>
            <w:tcW w:w="0" w:type="auto"/>
          </w:tcPr>
          <w:p w14:paraId="08B45202" w14:textId="3323BDCA" w:rsidR="00960B48" w:rsidRPr="00BD5BEF" w:rsidRDefault="00960B48" w:rsidP="00960B48">
            <w:pPr>
              <w:pStyle w:val="NoSpacing"/>
              <w:spacing w:line="240" w:lineRule="auto"/>
              <w:rPr>
                <w:b/>
                <w:sz w:val="22"/>
                <w:szCs w:val="22"/>
              </w:rPr>
            </w:pPr>
            <w:r w:rsidRPr="00BD5BEF">
              <w:rPr>
                <w:b/>
                <w:sz w:val="22"/>
                <w:szCs w:val="22"/>
              </w:rPr>
              <w:t>Chapter 4: Grammatical Role</w:t>
            </w:r>
            <w:r w:rsidR="00D44C2C">
              <w:rPr>
                <w:b/>
                <w:sz w:val="22"/>
                <w:szCs w:val="22"/>
              </w:rPr>
              <w:t>s</w:t>
            </w:r>
          </w:p>
        </w:tc>
        <w:tc>
          <w:tcPr>
            <w:tcW w:w="0" w:type="auto"/>
          </w:tcPr>
          <w:p w14:paraId="08BAD5AC" w14:textId="77777777" w:rsidR="00960B48" w:rsidRPr="00960B48" w:rsidRDefault="00960B48" w:rsidP="00960B48">
            <w:pPr>
              <w:pStyle w:val="NoSpacing"/>
              <w:spacing w:line="240" w:lineRule="auto"/>
              <w:rPr>
                <w:sz w:val="22"/>
                <w:szCs w:val="22"/>
              </w:rPr>
            </w:pPr>
          </w:p>
        </w:tc>
      </w:tr>
      <w:tr w:rsidR="00960B48" w:rsidRPr="00960B48" w14:paraId="35D2FC8C" w14:textId="77777777" w:rsidTr="005E6E94">
        <w:trPr>
          <w:jc w:val="center"/>
        </w:trPr>
        <w:tc>
          <w:tcPr>
            <w:tcW w:w="0" w:type="auto"/>
          </w:tcPr>
          <w:p w14:paraId="59FE7549" w14:textId="19E66D31" w:rsidR="00960B48" w:rsidRPr="00960B48" w:rsidRDefault="00F92FD1" w:rsidP="00960B48">
            <w:pPr>
              <w:pStyle w:val="NoSpacing"/>
              <w:spacing w:line="240" w:lineRule="auto"/>
              <w:rPr>
                <w:sz w:val="22"/>
                <w:szCs w:val="22"/>
              </w:rPr>
            </w:pPr>
            <w:r>
              <w:rPr>
                <w:sz w:val="22"/>
                <w:szCs w:val="22"/>
              </w:rPr>
              <w:t>Sept 24 – Oct 19</w:t>
            </w:r>
          </w:p>
        </w:tc>
        <w:tc>
          <w:tcPr>
            <w:tcW w:w="0" w:type="auto"/>
          </w:tcPr>
          <w:p w14:paraId="11E64B10" w14:textId="091EEF07" w:rsidR="00960B48" w:rsidRPr="00960B48" w:rsidRDefault="00960B48" w:rsidP="00BD5BEF">
            <w:pPr>
              <w:pStyle w:val="NoSpacing"/>
              <w:spacing w:line="240" w:lineRule="auto"/>
              <w:ind w:left="287"/>
              <w:rPr>
                <w:sz w:val="22"/>
                <w:szCs w:val="22"/>
              </w:rPr>
            </w:pPr>
            <w:r w:rsidRPr="00960B48">
              <w:rPr>
                <w:sz w:val="22"/>
                <w:szCs w:val="22"/>
              </w:rPr>
              <w:t>Data Collection (annotating for grammatical role)</w:t>
            </w:r>
          </w:p>
        </w:tc>
        <w:tc>
          <w:tcPr>
            <w:tcW w:w="0" w:type="auto"/>
          </w:tcPr>
          <w:p w14:paraId="4ADA5A9C" w14:textId="250EE268"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164233C6" w14:textId="77777777" w:rsidTr="005E6E94">
        <w:trPr>
          <w:jc w:val="center"/>
        </w:trPr>
        <w:tc>
          <w:tcPr>
            <w:tcW w:w="0" w:type="auto"/>
          </w:tcPr>
          <w:p w14:paraId="1F3DEB17" w14:textId="62DB6813" w:rsidR="00960B48" w:rsidRPr="00960B48" w:rsidRDefault="00F92FD1" w:rsidP="00960B48">
            <w:pPr>
              <w:pStyle w:val="NoSpacing"/>
              <w:spacing w:line="240" w:lineRule="auto"/>
              <w:rPr>
                <w:sz w:val="22"/>
                <w:szCs w:val="22"/>
              </w:rPr>
            </w:pPr>
            <w:r>
              <w:rPr>
                <w:sz w:val="22"/>
                <w:szCs w:val="22"/>
              </w:rPr>
              <w:t>Oct 22–26</w:t>
            </w:r>
          </w:p>
        </w:tc>
        <w:tc>
          <w:tcPr>
            <w:tcW w:w="0" w:type="auto"/>
          </w:tcPr>
          <w:p w14:paraId="2570A547" w14:textId="02C49173" w:rsidR="00960B48" w:rsidRPr="00960B48" w:rsidRDefault="00960B48" w:rsidP="00BD5BEF">
            <w:pPr>
              <w:pStyle w:val="NoSpacing"/>
              <w:spacing w:line="240" w:lineRule="auto"/>
              <w:ind w:left="287"/>
              <w:rPr>
                <w:sz w:val="22"/>
                <w:szCs w:val="22"/>
              </w:rPr>
            </w:pPr>
            <w:r w:rsidRPr="00960B48">
              <w:rPr>
                <w:sz w:val="22"/>
                <w:szCs w:val="22"/>
              </w:rPr>
              <w:t>Statistical Analysis</w:t>
            </w:r>
          </w:p>
        </w:tc>
        <w:tc>
          <w:tcPr>
            <w:tcW w:w="0" w:type="auto"/>
          </w:tcPr>
          <w:p w14:paraId="6D81590D" w14:textId="3BF601BE" w:rsidR="00960B48" w:rsidRPr="00960B48" w:rsidRDefault="00960B48" w:rsidP="00960B48">
            <w:pPr>
              <w:pStyle w:val="NoSpacing"/>
              <w:spacing w:line="240" w:lineRule="auto"/>
              <w:rPr>
                <w:sz w:val="22"/>
                <w:szCs w:val="22"/>
              </w:rPr>
            </w:pPr>
            <w:r w:rsidRPr="00960B48">
              <w:rPr>
                <w:sz w:val="22"/>
                <w:szCs w:val="22"/>
              </w:rPr>
              <w:t>1 week</w:t>
            </w:r>
          </w:p>
        </w:tc>
      </w:tr>
      <w:tr w:rsidR="00627DC2" w:rsidRPr="00960B48" w14:paraId="6F5186A6" w14:textId="77777777" w:rsidTr="005E6E94">
        <w:trPr>
          <w:jc w:val="center"/>
        </w:trPr>
        <w:tc>
          <w:tcPr>
            <w:tcW w:w="0" w:type="auto"/>
          </w:tcPr>
          <w:p w14:paraId="0DBE5277" w14:textId="21289333" w:rsidR="00627DC2" w:rsidRDefault="00627DC2" w:rsidP="00960B48">
            <w:pPr>
              <w:pStyle w:val="NoSpacing"/>
              <w:spacing w:line="240" w:lineRule="auto"/>
              <w:rPr>
                <w:sz w:val="22"/>
                <w:szCs w:val="22"/>
              </w:rPr>
            </w:pPr>
            <w:r>
              <w:rPr>
                <w:sz w:val="22"/>
                <w:szCs w:val="22"/>
              </w:rPr>
              <w:t>Oct 29 – Nov 16</w:t>
            </w:r>
          </w:p>
        </w:tc>
        <w:tc>
          <w:tcPr>
            <w:tcW w:w="0" w:type="auto"/>
          </w:tcPr>
          <w:p w14:paraId="596E6570" w14:textId="55C9DCC6" w:rsidR="00627DC2" w:rsidRDefault="00627DC2" w:rsidP="00BD5BEF">
            <w:pPr>
              <w:pStyle w:val="NoSpacing"/>
              <w:spacing w:line="240" w:lineRule="auto"/>
              <w:ind w:left="287"/>
              <w:rPr>
                <w:sz w:val="22"/>
                <w:szCs w:val="22"/>
              </w:rPr>
            </w:pPr>
            <w:r>
              <w:rPr>
                <w:sz w:val="22"/>
                <w:szCs w:val="22"/>
              </w:rPr>
              <w:t>Writing</w:t>
            </w:r>
          </w:p>
        </w:tc>
        <w:tc>
          <w:tcPr>
            <w:tcW w:w="0" w:type="auto"/>
          </w:tcPr>
          <w:p w14:paraId="7B365B17" w14:textId="37E4ADF9" w:rsidR="00627DC2" w:rsidRDefault="00627DC2" w:rsidP="00960B48">
            <w:pPr>
              <w:pStyle w:val="NoSpacing"/>
              <w:spacing w:line="240" w:lineRule="auto"/>
              <w:rPr>
                <w:sz w:val="22"/>
                <w:szCs w:val="22"/>
              </w:rPr>
            </w:pPr>
            <w:r>
              <w:rPr>
                <w:sz w:val="22"/>
                <w:szCs w:val="22"/>
              </w:rPr>
              <w:t>3 weeks</w:t>
            </w:r>
          </w:p>
        </w:tc>
      </w:tr>
      <w:tr w:rsidR="00627DC2" w:rsidRPr="00960B48" w14:paraId="1BF35DC7" w14:textId="77777777" w:rsidTr="005E6E94">
        <w:trPr>
          <w:jc w:val="center"/>
        </w:trPr>
        <w:tc>
          <w:tcPr>
            <w:tcW w:w="0" w:type="auto"/>
          </w:tcPr>
          <w:p w14:paraId="0A4CE4C6" w14:textId="0A3CA233" w:rsidR="00627DC2" w:rsidRDefault="005E6E94" w:rsidP="00960B48">
            <w:pPr>
              <w:pStyle w:val="NoSpacing"/>
              <w:spacing w:line="240" w:lineRule="auto"/>
              <w:rPr>
                <w:sz w:val="22"/>
                <w:szCs w:val="22"/>
              </w:rPr>
            </w:pPr>
            <w:r>
              <w:rPr>
                <w:sz w:val="22"/>
                <w:szCs w:val="22"/>
              </w:rPr>
              <w:t>Nov 19–23</w:t>
            </w:r>
          </w:p>
        </w:tc>
        <w:tc>
          <w:tcPr>
            <w:tcW w:w="0" w:type="auto"/>
          </w:tcPr>
          <w:p w14:paraId="42F12B03" w14:textId="539488CD" w:rsidR="00627DC2" w:rsidRPr="00960B48" w:rsidRDefault="00627DC2" w:rsidP="00BD5BEF">
            <w:pPr>
              <w:pStyle w:val="NoSpacing"/>
              <w:spacing w:line="240" w:lineRule="auto"/>
              <w:ind w:left="287"/>
              <w:rPr>
                <w:sz w:val="22"/>
                <w:szCs w:val="22"/>
              </w:rPr>
            </w:pPr>
            <w:r>
              <w:rPr>
                <w:sz w:val="22"/>
                <w:szCs w:val="22"/>
              </w:rPr>
              <w:t>(Thanksgiving Week)</w:t>
            </w:r>
          </w:p>
        </w:tc>
        <w:tc>
          <w:tcPr>
            <w:tcW w:w="0" w:type="auto"/>
          </w:tcPr>
          <w:p w14:paraId="390BFCF0" w14:textId="24E2D116" w:rsidR="00627DC2" w:rsidRPr="00960B48" w:rsidRDefault="00627DC2" w:rsidP="00960B48">
            <w:pPr>
              <w:pStyle w:val="NoSpacing"/>
              <w:spacing w:line="240" w:lineRule="auto"/>
              <w:rPr>
                <w:sz w:val="22"/>
                <w:szCs w:val="22"/>
              </w:rPr>
            </w:pPr>
            <w:r>
              <w:rPr>
                <w:sz w:val="22"/>
                <w:szCs w:val="22"/>
              </w:rPr>
              <w:t>1 week</w:t>
            </w:r>
          </w:p>
        </w:tc>
      </w:tr>
      <w:tr w:rsidR="00960B48" w:rsidRPr="00960B48" w14:paraId="3EAD41EF" w14:textId="77777777" w:rsidTr="005E6E94">
        <w:trPr>
          <w:jc w:val="center"/>
        </w:trPr>
        <w:tc>
          <w:tcPr>
            <w:tcW w:w="0" w:type="auto"/>
          </w:tcPr>
          <w:p w14:paraId="22BC94C7" w14:textId="552B1EAC" w:rsidR="00960B48" w:rsidRPr="00960B48" w:rsidRDefault="00627DC2" w:rsidP="00960B48">
            <w:pPr>
              <w:pStyle w:val="NoSpacing"/>
              <w:spacing w:line="240" w:lineRule="auto"/>
              <w:rPr>
                <w:sz w:val="22"/>
                <w:szCs w:val="22"/>
              </w:rPr>
            </w:pPr>
            <w:r>
              <w:rPr>
                <w:sz w:val="22"/>
                <w:szCs w:val="22"/>
              </w:rPr>
              <w:t>Nov 26–</w:t>
            </w:r>
            <w:r w:rsidR="00F92FD1">
              <w:rPr>
                <w:sz w:val="22"/>
                <w:szCs w:val="22"/>
              </w:rPr>
              <w:t>30</w:t>
            </w:r>
          </w:p>
        </w:tc>
        <w:tc>
          <w:tcPr>
            <w:tcW w:w="0" w:type="auto"/>
          </w:tcPr>
          <w:p w14:paraId="37A459F4" w14:textId="4A0C9B34"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371BC04E" w14:textId="06A00DA5" w:rsidR="00960B48" w:rsidRPr="00960B48" w:rsidRDefault="00627DC2" w:rsidP="00960B48">
            <w:pPr>
              <w:pStyle w:val="NoSpacing"/>
              <w:spacing w:line="240" w:lineRule="auto"/>
              <w:rPr>
                <w:sz w:val="22"/>
                <w:szCs w:val="22"/>
              </w:rPr>
            </w:pPr>
            <w:r>
              <w:rPr>
                <w:sz w:val="22"/>
                <w:szCs w:val="22"/>
              </w:rPr>
              <w:t>1 week</w:t>
            </w:r>
          </w:p>
        </w:tc>
      </w:tr>
      <w:tr w:rsidR="00960B48" w:rsidRPr="00960B48" w14:paraId="794C8D33" w14:textId="77777777" w:rsidTr="005E6E94">
        <w:trPr>
          <w:jc w:val="center"/>
        </w:trPr>
        <w:tc>
          <w:tcPr>
            <w:tcW w:w="0" w:type="auto"/>
          </w:tcPr>
          <w:p w14:paraId="4C6E4482" w14:textId="2311FB10" w:rsidR="00960B48" w:rsidRPr="00960B48" w:rsidRDefault="00960B48" w:rsidP="005E6E94">
            <w:pPr>
              <w:pStyle w:val="NoSpacing"/>
              <w:keepNext/>
              <w:spacing w:line="240" w:lineRule="auto"/>
              <w:rPr>
                <w:sz w:val="22"/>
                <w:szCs w:val="22"/>
              </w:rPr>
            </w:pPr>
          </w:p>
        </w:tc>
        <w:tc>
          <w:tcPr>
            <w:tcW w:w="0" w:type="auto"/>
          </w:tcPr>
          <w:p w14:paraId="3D46FECD" w14:textId="60AAFD19" w:rsidR="00960B48" w:rsidRPr="00BD5BEF" w:rsidRDefault="00960B48" w:rsidP="005E6E94">
            <w:pPr>
              <w:pStyle w:val="NoSpacing"/>
              <w:keepNext/>
              <w:spacing w:line="240" w:lineRule="auto"/>
              <w:rPr>
                <w:b/>
                <w:sz w:val="22"/>
                <w:szCs w:val="22"/>
              </w:rPr>
            </w:pPr>
            <w:r w:rsidRPr="00BD5BEF">
              <w:rPr>
                <w:b/>
                <w:sz w:val="22"/>
                <w:szCs w:val="22"/>
              </w:rPr>
              <w:t>Chapter 5: Information Status</w:t>
            </w:r>
          </w:p>
        </w:tc>
        <w:tc>
          <w:tcPr>
            <w:tcW w:w="0" w:type="auto"/>
          </w:tcPr>
          <w:p w14:paraId="67A9D490" w14:textId="77777777" w:rsidR="00960B48" w:rsidRPr="00960B48" w:rsidRDefault="00960B48" w:rsidP="005E6E94">
            <w:pPr>
              <w:pStyle w:val="NoSpacing"/>
              <w:keepNext/>
              <w:spacing w:line="240" w:lineRule="auto"/>
              <w:rPr>
                <w:sz w:val="22"/>
                <w:szCs w:val="22"/>
              </w:rPr>
            </w:pPr>
          </w:p>
        </w:tc>
      </w:tr>
      <w:tr w:rsidR="00960B48" w:rsidRPr="00960B48" w14:paraId="2A0FF884" w14:textId="77777777" w:rsidTr="005E6E94">
        <w:trPr>
          <w:jc w:val="center"/>
        </w:trPr>
        <w:tc>
          <w:tcPr>
            <w:tcW w:w="0" w:type="auto"/>
          </w:tcPr>
          <w:p w14:paraId="12B694DB" w14:textId="44067D4F" w:rsidR="00960B48" w:rsidRPr="00960B48" w:rsidRDefault="00AE65EA" w:rsidP="005E6E94">
            <w:pPr>
              <w:pStyle w:val="NoSpacing"/>
              <w:keepNext/>
              <w:spacing w:line="240" w:lineRule="auto"/>
              <w:rPr>
                <w:sz w:val="22"/>
                <w:szCs w:val="22"/>
              </w:rPr>
            </w:pPr>
            <w:r>
              <w:rPr>
                <w:sz w:val="22"/>
                <w:szCs w:val="22"/>
              </w:rPr>
              <w:t>Dec 3–21</w:t>
            </w:r>
          </w:p>
        </w:tc>
        <w:tc>
          <w:tcPr>
            <w:tcW w:w="0" w:type="auto"/>
          </w:tcPr>
          <w:p w14:paraId="0179406C" w14:textId="1ABC8572" w:rsidR="00960B48" w:rsidRPr="00960B48" w:rsidRDefault="00960B48" w:rsidP="005E6E94">
            <w:pPr>
              <w:pStyle w:val="NoSpacing"/>
              <w:keepNext/>
              <w:spacing w:line="240" w:lineRule="auto"/>
              <w:ind w:left="287"/>
              <w:rPr>
                <w:sz w:val="22"/>
                <w:szCs w:val="22"/>
              </w:rPr>
            </w:pPr>
            <w:r w:rsidRPr="00960B48">
              <w:rPr>
                <w:sz w:val="22"/>
                <w:szCs w:val="22"/>
              </w:rPr>
              <w:t>Data Collection (annotating for information status)</w:t>
            </w:r>
          </w:p>
        </w:tc>
        <w:tc>
          <w:tcPr>
            <w:tcW w:w="0" w:type="auto"/>
          </w:tcPr>
          <w:p w14:paraId="23A91ED1" w14:textId="58109F45" w:rsidR="00960B48" w:rsidRPr="00960B48" w:rsidRDefault="00AE65EA" w:rsidP="005E6E94">
            <w:pPr>
              <w:pStyle w:val="NoSpacing"/>
              <w:keepNext/>
              <w:spacing w:line="240" w:lineRule="auto"/>
              <w:rPr>
                <w:sz w:val="22"/>
                <w:szCs w:val="22"/>
              </w:rPr>
            </w:pPr>
            <w:r>
              <w:rPr>
                <w:sz w:val="22"/>
                <w:szCs w:val="22"/>
              </w:rPr>
              <w:t>3 weeks</w:t>
            </w:r>
          </w:p>
        </w:tc>
      </w:tr>
      <w:tr w:rsidR="00AE65EA" w:rsidRPr="00960B48" w14:paraId="79CB9F5F" w14:textId="77777777" w:rsidTr="005E6E94">
        <w:trPr>
          <w:jc w:val="center"/>
        </w:trPr>
        <w:tc>
          <w:tcPr>
            <w:tcW w:w="0" w:type="auto"/>
          </w:tcPr>
          <w:p w14:paraId="4BF744F4" w14:textId="0726DAA5" w:rsidR="00AE65EA" w:rsidRDefault="00AE65EA" w:rsidP="005E6E94">
            <w:pPr>
              <w:pStyle w:val="NoSpacing"/>
              <w:keepNext/>
              <w:spacing w:line="240" w:lineRule="auto"/>
              <w:rPr>
                <w:sz w:val="22"/>
                <w:szCs w:val="22"/>
              </w:rPr>
            </w:pPr>
            <w:r>
              <w:rPr>
                <w:sz w:val="22"/>
                <w:szCs w:val="22"/>
              </w:rPr>
              <w:t>Dec 24, 2018 – Jan 4, 2019</w:t>
            </w:r>
          </w:p>
        </w:tc>
        <w:tc>
          <w:tcPr>
            <w:tcW w:w="0" w:type="auto"/>
          </w:tcPr>
          <w:p w14:paraId="681D24B2" w14:textId="2E0B11CF" w:rsidR="00AE65EA" w:rsidRPr="00960B48" w:rsidRDefault="00AE65EA" w:rsidP="005E6E94">
            <w:pPr>
              <w:pStyle w:val="NoSpacing"/>
              <w:keepNext/>
              <w:spacing w:line="240" w:lineRule="auto"/>
              <w:ind w:left="287"/>
              <w:rPr>
                <w:sz w:val="22"/>
                <w:szCs w:val="22"/>
              </w:rPr>
            </w:pPr>
            <w:r>
              <w:rPr>
                <w:sz w:val="22"/>
                <w:szCs w:val="22"/>
              </w:rPr>
              <w:t>(Christmas, New Year’s, LSA/SSILA)</w:t>
            </w:r>
          </w:p>
        </w:tc>
        <w:tc>
          <w:tcPr>
            <w:tcW w:w="0" w:type="auto"/>
          </w:tcPr>
          <w:p w14:paraId="4115BB9F" w14:textId="28D7741E" w:rsidR="00AE65EA" w:rsidRDefault="00E7254C" w:rsidP="005E6E94">
            <w:pPr>
              <w:pStyle w:val="NoSpacing"/>
              <w:keepNext/>
              <w:spacing w:line="240" w:lineRule="auto"/>
              <w:rPr>
                <w:sz w:val="22"/>
                <w:szCs w:val="22"/>
              </w:rPr>
            </w:pPr>
            <w:r>
              <w:rPr>
                <w:sz w:val="22"/>
                <w:szCs w:val="22"/>
              </w:rPr>
              <w:t>3 weeks</w:t>
            </w:r>
          </w:p>
        </w:tc>
      </w:tr>
      <w:tr w:rsidR="00AE65EA" w:rsidRPr="00960B48" w14:paraId="462538BB" w14:textId="77777777" w:rsidTr="005E6E94">
        <w:trPr>
          <w:jc w:val="center"/>
        </w:trPr>
        <w:tc>
          <w:tcPr>
            <w:tcW w:w="0" w:type="auto"/>
          </w:tcPr>
          <w:p w14:paraId="55F91ACD" w14:textId="4D83CAD9" w:rsidR="00AE65EA" w:rsidRDefault="00AE65EA" w:rsidP="005E6E94">
            <w:pPr>
              <w:pStyle w:val="NoSpacing"/>
              <w:keepNext/>
              <w:spacing w:line="240" w:lineRule="auto"/>
              <w:rPr>
                <w:sz w:val="22"/>
                <w:szCs w:val="22"/>
              </w:rPr>
            </w:pPr>
            <w:r>
              <w:rPr>
                <w:sz w:val="22"/>
                <w:szCs w:val="22"/>
              </w:rPr>
              <w:t>Jan 7–11</w:t>
            </w:r>
          </w:p>
        </w:tc>
        <w:tc>
          <w:tcPr>
            <w:tcW w:w="0" w:type="auto"/>
          </w:tcPr>
          <w:p w14:paraId="5085FCBE" w14:textId="29494B50" w:rsidR="00AE65EA" w:rsidRPr="00960B48" w:rsidRDefault="00AE65EA" w:rsidP="005E6E94">
            <w:pPr>
              <w:pStyle w:val="NoSpacing"/>
              <w:keepNext/>
              <w:spacing w:line="240" w:lineRule="auto"/>
              <w:ind w:left="287"/>
              <w:rPr>
                <w:sz w:val="22"/>
                <w:szCs w:val="22"/>
              </w:rPr>
            </w:pPr>
            <w:r>
              <w:rPr>
                <w:sz w:val="22"/>
                <w:szCs w:val="22"/>
              </w:rPr>
              <w:t>Data Collection (annotating for information status)</w:t>
            </w:r>
          </w:p>
        </w:tc>
        <w:tc>
          <w:tcPr>
            <w:tcW w:w="0" w:type="auto"/>
          </w:tcPr>
          <w:p w14:paraId="3F3DEFCC" w14:textId="30886EFD" w:rsidR="00AE65EA" w:rsidRDefault="00AE65EA" w:rsidP="005E6E94">
            <w:pPr>
              <w:pStyle w:val="NoSpacing"/>
              <w:keepNext/>
              <w:spacing w:line="240" w:lineRule="auto"/>
              <w:rPr>
                <w:sz w:val="22"/>
                <w:szCs w:val="22"/>
              </w:rPr>
            </w:pPr>
            <w:r>
              <w:rPr>
                <w:sz w:val="22"/>
                <w:szCs w:val="22"/>
              </w:rPr>
              <w:t>1 week</w:t>
            </w:r>
          </w:p>
        </w:tc>
      </w:tr>
      <w:tr w:rsidR="00960B48" w:rsidRPr="00960B48" w14:paraId="3732DACA" w14:textId="77777777" w:rsidTr="005E6E94">
        <w:trPr>
          <w:jc w:val="center"/>
        </w:trPr>
        <w:tc>
          <w:tcPr>
            <w:tcW w:w="0" w:type="auto"/>
          </w:tcPr>
          <w:p w14:paraId="127C7E7E" w14:textId="0FA53310" w:rsidR="00960B48" w:rsidRPr="00960B48" w:rsidRDefault="00AE65EA" w:rsidP="00960B48">
            <w:pPr>
              <w:pStyle w:val="NoSpacing"/>
              <w:spacing w:line="240" w:lineRule="auto"/>
              <w:rPr>
                <w:sz w:val="22"/>
                <w:szCs w:val="22"/>
              </w:rPr>
            </w:pPr>
            <w:r>
              <w:rPr>
                <w:sz w:val="22"/>
                <w:szCs w:val="22"/>
              </w:rPr>
              <w:t>Jan 14–18</w:t>
            </w:r>
          </w:p>
        </w:tc>
        <w:tc>
          <w:tcPr>
            <w:tcW w:w="0" w:type="auto"/>
          </w:tcPr>
          <w:p w14:paraId="4D0D6DFB" w14:textId="4D582654" w:rsidR="00960B48" w:rsidRPr="00960B48" w:rsidRDefault="00960B48" w:rsidP="00BD5BEF">
            <w:pPr>
              <w:pStyle w:val="NoSpacing"/>
              <w:spacing w:line="240" w:lineRule="auto"/>
              <w:ind w:left="287"/>
              <w:rPr>
                <w:sz w:val="22"/>
                <w:szCs w:val="22"/>
              </w:rPr>
            </w:pPr>
            <w:r w:rsidRPr="00960B48">
              <w:rPr>
                <w:sz w:val="22"/>
                <w:szCs w:val="22"/>
              </w:rPr>
              <w:t>Statistical Analysis</w:t>
            </w:r>
          </w:p>
        </w:tc>
        <w:tc>
          <w:tcPr>
            <w:tcW w:w="0" w:type="auto"/>
          </w:tcPr>
          <w:p w14:paraId="17411798" w14:textId="33F5E835" w:rsidR="00960B48" w:rsidRPr="00960B48" w:rsidRDefault="00960B48" w:rsidP="00960B48">
            <w:pPr>
              <w:pStyle w:val="NoSpacing"/>
              <w:spacing w:line="240" w:lineRule="auto"/>
              <w:rPr>
                <w:sz w:val="22"/>
                <w:szCs w:val="22"/>
              </w:rPr>
            </w:pPr>
            <w:r w:rsidRPr="00960B48">
              <w:rPr>
                <w:sz w:val="22"/>
                <w:szCs w:val="22"/>
              </w:rPr>
              <w:t>1 week</w:t>
            </w:r>
          </w:p>
        </w:tc>
      </w:tr>
      <w:tr w:rsidR="00960B48" w:rsidRPr="00960B48" w14:paraId="055B10D4" w14:textId="77777777" w:rsidTr="005E6E94">
        <w:trPr>
          <w:jc w:val="center"/>
        </w:trPr>
        <w:tc>
          <w:tcPr>
            <w:tcW w:w="0" w:type="auto"/>
          </w:tcPr>
          <w:p w14:paraId="277DC7CA" w14:textId="259D04BA" w:rsidR="00960B48" w:rsidRPr="00960B48" w:rsidRDefault="00AE65EA" w:rsidP="00960B48">
            <w:pPr>
              <w:pStyle w:val="NoSpacing"/>
              <w:spacing w:line="240" w:lineRule="auto"/>
              <w:rPr>
                <w:sz w:val="22"/>
                <w:szCs w:val="22"/>
              </w:rPr>
            </w:pPr>
            <w:r>
              <w:rPr>
                <w:sz w:val="22"/>
                <w:szCs w:val="22"/>
              </w:rPr>
              <w:t>Jan 21 – Feb 15</w:t>
            </w:r>
          </w:p>
        </w:tc>
        <w:tc>
          <w:tcPr>
            <w:tcW w:w="0" w:type="auto"/>
          </w:tcPr>
          <w:p w14:paraId="1F665B04" w14:textId="49C33C08"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34BE58A2" w14:textId="7678EBE1"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6B6722C8" w14:textId="77777777" w:rsidTr="005E6E94">
        <w:trPr>
          <w:jc w:val="center"/>
        </w:trPr>
        <w:tc>
          <w:tcPr>
            <w:tcW w:w="0" w:type="auto"/>
          </w:tcPr>
          <w:p w14:paraId="72F846D3" w14:textId="206D7B89" w:rsidR="00960B48" w:rsidRPr="00960B48" w:rsidRDefault="00960B48" w:rsidP="00960B48">
            <w:pPr>
              <w:pStyle w:val="NoSpacing"/>
              <w:spacing w:line="240" w:lineRule="auto"/>
              <w:rPr>
                <w:sz w:val="22"/>
                <w:szCs w:val="22"/>
              </w:rPr>
            </w:pPr>
          </w:p>
        </w:tc>
        <w:tc>
          <w:tcPr>
            <w:tcW w:w="0" w:type="auto"/>
          </w:tcPr>
          <w:p w14:paraId="39C1F09B" w14:textId="61E2DEBD" w:rsidR="00960B48" w:rsidRPr="00BD5BEF" w:rsidRDefault="00960B48" w:rsidP="00960B48">
            <w:pPr>
              <w:pStyle w:val="NoSpacing"/>
              <w:spacing w:line="240" w:lineRule="auto"/>
              <w:rPr>
                <w:b/>
                <w:sz w:val="22"/>
                <w:szCs w:val="22"/>
              </w:rPr>
            </w:pPr>
            <w:r w:rsidRPr="00BD5BEF">
              <w:rPr>
                <w:b/>
                <w:sz w:val="22"/>
                <w:szCs w:val="22"/>
              </w:rPr>
              <w:t>Chapter 6: Conclusion</w:t>
            </w:r>
          </w:p>
        </w:tc>
        <w:tc>
          <w:tcPr>
            <w:tcW w:w="0" w:type="auto"/>
          </w:tcPr>
          <w:p w14:paraId="60385022" w14:textId="77777777" w:rsidR="00960B48" w:rsidRPr="00960B48" w:rsidRDefault="00960B48" w:rsidP="00960B48">
            <w:pPr>
              <w:pStyle w:val="NoSpacing"/>
              <w:spacing w:line="240" w:lineRule="auto"/>
              <w:rPr>
                <w:sz w:val="22"/>
                <w:szCs w:val="22"/>
              </w:rPr>
            </w:pPr>
          </w:p>
        </w:tc>
      </w:tr>
      <w:tr w:rsidR="00960B48" w:rsidRPr="00960B48" w14:paraId="50BACAAA" w14:textId="77777777" w:rsidTr="005E6E94">
        <w:trPr>
          <w:jc w:val="center"/>
        </w:trPr>
        <w:tc>
          <w:tcPr>
            <w:tcW w:w="0" w:type="auto"/>
          </w:tcPr>
          <w:p w14:paraId="37C19CFD" w14:textId="02EEA031" w:rsidR="00960B48" w:rsidRPr="00960B48" w:rsidRDefault="00AE65EA" w:rsidP="00960B48">
            <w:pPr>
              <w:pStyle w:val="NoSpacing"/>
              <w:spacing w:line="240" w:lineRule="auto"/>
              <w:rPr>
                <w:sz w:val="22"/>
                <w:szCs w:val="22"/>
              </w:rPr>
            </w:pPr>
            <w:r>
              <w:rPr>
                <w:sz w:val="22"/>
                <w:szCs w:val="22"/>
              </w:rPr>
              <w:t xml:space="preserve">Feb </w:t>
            </w:r>
            <w:r w:rsidR="00DD7E71">
              <w:rPr>
                <w:sz w:val="22"/>
                <w:szCs w:val="22"/>
              </w:rPr>
              <w:t>18 – Mar 15</w:t>
            </w:r>
          </w:p>
        </w:tc>
        <w:tc>
          <w:tcPr>
            <w:tcW w:w="0" w:type="auto"/>
          </w:tcPr>
          <w:p w14:paraId="19B06364" w14:textId="5787DEB6"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1EE19FC3" w14:textId="3DB26C00"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72B8617F" w14:textId="77777777" w:rsidTr="00C66A95">
        <w:trPr>
          <w:jc w:val="center"/>
        </w:trPr>
        <w:tc>
          <w:tcPr>
            <w:tcW w:w="0" w:type="auto"/>
            <w:tcBorders>
              <w:bottom w:val="single" w:sz="4" w:space="0" w:color="auto"/>
            </w:tcBorders>
          </w:tcPr>
          <w:p w14:paraId="2B2F5ED8" w14:textId="509925B7" w:rsidR="00960B48" w:rsidRPr="00960B48" w:rsidRDefault="00DD7E71" w:rsidP="00960B48">
            <w:pPr>
              <w:pStyle w:val="NoSpacing"/>
              <w:spacing w:line="240" w:lineRule="auto"/>
              <w:rPr>
                <w:sz w:val="22"/>
                <w:szCs w:val="22"/>
              </w:rPr>
            </w:pPr>
            <w:r>
              <w:rPr>
                <w:sz w:val="22"/>
                <w:szCs w:val="22"/>
              </w:rPr>
              <w:t>Mar 18–29</w:t>
            </w:r>
          </w:p>
        </w:tc>
        <w:tc>
          <w:tcPr>
            <w:tcW w:w="0" w:type="auto"/>
            <w:tcBorders>
              <w:bottom w:val="single" w:sz="4" w:space="0" w:color="auto"/>
            </w:tcBorders>
          </w:tcPr>
          <w:p w14:paraId="535648A7" w14:textId="1277D518" w:rsidR="00960B48" w:rsidRPr="00BD5BEF" w:rsidRDefault="00960B48" w:rsidP="00960B48">
            <w:pPr>
              <w:pStyle w:val="NoSpacing"/>
              <w:spacing w:line="240" w:lineRule="auto"/>
              <w:rPr>
                <w:b/>
                <w:sz w:val="22"/>
                <w:szCs w:val="22"/>
              </w:rPr>
            </w:pPr>
            <w:r w:rsidRPr="00BD5BEF">
              <w:rPr>
                <w:b/>
                <w:sz w:val="22"/>
                <w:szCs w:val="22"/>
              </w:rPr>
              <w:t>Editing &amp; Finishing Touches</w:t>
            </w:r>
          </w:p>
        </w:tc>
        <w:tc>
          <w:tcPr>
            <w:tcW w:w="0" w:type="auto"/>
            <w:tcBorders>
              <w:bottom w:val="single" w:sz="4" w:space="0" w:color="auto"/>
            </w:tcBorders>
          </w:tcPr>
          <w:p w14:paraId="302E13BF" w14:textId="4F312BEA" w:rsidR="00960B48" w:rsidRPr="00960B48" w:rsidRDefault="00960B48" w:rsidP="00960B48">
            <w:pPr>
              <w:pStyle w:val="NoSpacing"/>
              <w:spacing w:line="240" w:lineRule="auto"/>
              <w:rPr>
                <w:sz w:val="22"/>
                <w:szCs w:val="22"/>
              </w:rPr>
            </w:pPr>
            <w:r w:rsidRPr="00960B48">
              <w:rPr>
                <w:sz w:val="22"/>
                <w:szCs w:val="22"/>
              </w:rPr>
              <w:t>2 weeks</w:t>
            </w:r>
          </w:p>
        </w:tc>
      </w:tr>
      <w:tr w:rsidR="00960B48" w:rsidRPr="00960B48" w14:paraId="57A69B2D" w14:textId="77777777" w:rsidTr="00C66A95">
        <w:trPr>
          <w:jc w:val="center"/>
        </w:trPr>
        <w:tc>
          <w:tcPr>
            <w:tcW w:w="0" w:type="auto"/>
            <w:tcBorders>
              <w:top w:val="single" w:sz="4" w:space="0" w:color="auto"/>
            </w:tcBorders>
          </w:tcPr>
          <w:p w14:paraId="1D06268C" w14:textId="77777777" w:rsidR="00960B48" w:rsidRPr="00960B48" w:rsidRDefault="00960B48" w:rsidP="00960B48">
            <w:pPr>
              <w:pStyle w:val="NoSpacing"/>
              <w:spacing w:line="240" w:lineRule="auto"/>
              <w:rPr>
                <w:sz w:val="22"/>
                <w:szCs w:val="22"/>
              </w:rPr>
            </w:pPr>
          </w:p>
        </w:tc>
        <w:tc>
          <w:tcPr>
            <w:tcW w:w="0" w:type="auto"/>
            <w:tcBorders>
              <w:top w:val="single" w:sz="4" w:space="0" w:color="auto"/>
            </w:tcBorders>
          </w:tcPr>
          <w:p w14:paraId="10019896" w14:textId="1640E424" w:rsidR="00960B48" w:rsidRPr="00BD5BEF" w:rsidRDefault="00960B48" w:rsidP="00960B48">
            <w:pPr>
              <w:pStyle w:val="NoSpacing"/>
              <w:spacing w:line="240" w:lineRule="auto"/>
              <w:rPr>
                <w:b/>
                <w:sz w:val="22"/>
                <w:szCs w:val="22"/>
              </w:rPr>
            </w:pPr>
            <w:r w:rsidRPr="00BD5BEF">
              <w:rPr>
                <w:b/>
                <w:sz w:val="22"/>
                <w:szCs w:val="22"/>
              </w:rPr>
              <w:t>Total</w:t>
            </w:r>
          </w:p>
        </w:tc>
        <w:tc>
          <w:tcPr>
            <w:tcW w:w="0" w:type="auto"/>
            <w:tcBorders>
              <w:top w:val="single" w:sz="4" w:space="0" w:color="auto"/>
            </w:tcBorders>
          </w:tcPr>
          <w:p w14:paraId="28477029" w14:textId="4CE23901" w:rsidR="00960B48" w:rsidRPr="00960B48" w:rsidRDefault="00BD5BEF" w:rsidP="00960B48">
            <w:pPr>
              <w:pStyle w:val="NoSpacing"/>
              <w:spacing w:line="240" w:lineRule="auto"/>
              <w:rPr>
                <w:sz w:val="22"/>
                <w:szCs w:val="22"/>
              </w:rPr>
            </w:pPr>
            <w:r>
              <w:rPr>
                <w:sz w:val="22"/>
                <w:szCs w:val="22"/>
              </w:rPr>
              <w:t>54 weeks</w:t>
            </w:r>
          </w:p>
        </w:tc>
      </w:tr>
    </w:tbl>
    <w:p w14:paraId="1C43F71B" w14:textId="77777777" w:rsidR="00BD479F" w:rsidRPr="00881E17" w:rsidRDefault="00BD479F" w:rsidP="00B16BDC">
      <w:pPr>
        <w:pStyle w:val="NoSpacing"/>
      </w:pPr>
    </w:p>
    <w:p w14:paraId="2F29E1EC" w14:textId="77777777" w:rsidR="00FD59DC" w:rsidRDefault="00DE6C31" w:rsidP="001E4A7C">
      <w:pPr>
        <w:pStyle w:val="Heading1"/>
        <w:pageBreakBefore/>
        <w:numPr>
          <w:ilvl w:val="0"/>
          <w:numId w:val="0"/>
        </w:numPr>
      </w:pPr>
      <w:r>
        <w:lastRenderedPageBreak/>
        <w:t>References</w:t>
      </w:r>
    </w:p>
    <w:p w14:paraId="1F466F83" w14:textId="3B5FE4E9" w:rsidR="004820EC" w:rsidRDefault="004820EC" w:rsidP="001A2233">
      <w:pPr>
        <w:keepLines/>
        <w:widowControl w:val="0"/>
        <w:autoSpaceDE w:val="0"/>
        <w:autoSpaceDN w:val="0"/>
        <w:adjustRightInd w:val="0"/>
        <w:spacing w:before="120" w:after="120" w:line="240" w:lineRule="auto"/>
        <w:ind w:left="480" w:hanging="480"/>
        <w:rPr>
          <w:noProof/>
        </w:rPr>
      </w:pPr>
      <w:r>
        <w:rPr>
          <w:noProof/>
        </w:rPr>
        <w:t xml:space="preserve">Arad, Maya. 2003. Locality constraints on the interpretation of roots: The case of Hebrew denominal verbs. </w:t>
      </w:r>
      <w:r w:rsidRPr="002327DE">
        <w:rPr>
          <w:rStyle w:val="BookTitle"/>
        </w:rPr>
        <w:t>Natural Language &amp; Linguistic Theory</w:t>
      </w:r>
      <w:r>
        <w:rPr>
          <w:noProof/>
        </w:rPr>
        <w:t xml:space="preserve"> 21: 737–778.</w:t>
      </w:r>
    </w:p>
    <w:p w14:paraId="6A979BFD" w14:textId="6672C101" w:rsidR="004820EC" w:rsidRDefault="004820EC" w:rsidP="001A2233">
      <w:pPr>
        <w:keepLines/>
        <w:widowControl w:val="0"/>
        <w:autoSpaceDE w:val="0"/>
        <w:autoSpaceDN w:val="0"/>
        <w:adjustRightInd w:val="0"/>
        <w:spacing w:before="120" w:after="120" w:line="240" w:lineRule="auto"/>
        <w:ind w:left="480" w:hanging="480"/>
        <w:rPr>
          <w:noProof/>
        </w:rPr>
      </w:pPr>
      <w:r>
        <w:rPr>
          <w:noProof/>
        </w:rPr>
        <w:t xml:space="preserve">Baker, Mark &amp; William Croft. 2017. Lexical categories: Legacy, lacuna, and opportunity for functionalists and formalists. </w:t>
      </w:r>
      <w:r w:rsidRPr="002327DE">
        <w:rPr>
          <w:rStyle w:val="BookTitle"/>
        </w:rPr>
        <w:t>Annual Review of Linguistics</w:t>
      </w:r>
      <w:r>
        <w:rPr>
          <w:noProof/>
        </w:rPr>
        <w:t xml:space="preserve"> 3(2): 1–19.</w:t>
      </w:r>
    </w:p>
    <w:p w14:paraId="16E5B3E0" w14:textId="12C1C482" w:rsidR="004820EC" w:rsidRDefault="005C5340" w:rsidP="001A2233">
      <w:pPr>
        <w:keepLines/>
        <w:widowControl w:val="0"/>
        <w:autoSpaceDE w:val="0"/>
        <w:autoSpaceDN w:val="0"/>
        <w:adjustRightInd w:val="0"/>
        <w:spacing w:before="120" w:after="120" w:line="240" w:lineRule="auto"/>
        <w:ind w:left="480" w:hanging="480"/>
        <w:rPr>
          <w:noProof/>
        </w:rPr>
      </w:pPr>
      <w:r>
        <w:rPr>
          <w:noProof/>
        </w:rPr>
        <w:t xml:space="preserve">Beck, David. 2016. Some language-particular terms are comparative concepts. </w:t>
      </w:r>
      <w:r w:rsidRPr="002327DE">
        <w:rPr>
          <w:rStyle w:val="BookTitle"/>
        </w:rPr>
        <w:t>Linguistic Typology</w:t>
      </w:r>
      <w:r>
        <w:rPr>
          <w:noProof/>
        </w:rPr>
        <w:t xml:space="preserve"> 20(2): 395–402.</w:t>
      </w:r>
    </w:p>
    <w:p w14:paraId="2E9C657A" w14:textId="54505DF4"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Bickel, Balthasar. 2008. On the scope of the referential hierarchy in the typology of grammatical relations. In Greville G. Corbett &amp; Michael Noonan (eds.), </w:t>
      </w:r>
      <w:r w:rsidRPr="002327DE">
        <w:rPr>
          <w:rStyle w:val="BookTitle"/>
        </w:rPr>
        <w:t>Case and grammatical relations: Papers in honor of Bernard Comrie</w:t>
      </w:r>
      <w:r w:rsidR="0031361F">
        <w:rPr>
          <w:noProof/>
        </w:rPr>
        <w:t>, pp. 191–200.</w:t>
      </w:r>
      <w:r>
        <w:rPr>
          <w:noProof/>
        </w:rPr>
        <w:t xml:space="preserve"> (Typological Studies in Language 81). Amsterdam: John Benjamins.</w:t>
      </w:r>
    </w:p>
    <w:p w14:paraId="2A314910" w14:textId="3842FC7F" w:rsidR="00056077" w:rsidRDefault="00056077" w:rsidP="001A2233">
      <w:pPr>
        <w:keepLines/>
        <w:widowControl w:val="0"/>
        <w:autoSpaceDE w:val="0"/>
        <w:autoSpaceDN w:val="0"/>
        <w:adjustRightInd w:val="0"/>
        <w:spacing w:before="120" w:after="120" w:line="240" w:lineRule="auto"/>
        <w:ind w:left="480" w:hanging="480"/>
        <w:rPr>
          <w:noProof/>
        </w:rPr>
      </w:pPr>
      <w:r w:rsidRPr="00734A16">
        <w:t xml:space="preserve">Bickel, Balthasar, Alena Witzlack-Makarevich &amp; </w:t>
      </w:r>
      <w:proofErr w:type="spellStart"/>
      <w:r w:rsidRPr="00734A16">
        <w:t>Taras</w:t>
      </w:r>
      <w:proofErr w:type="spellEnd"/>
      <w:r w:rsidRPr="00734A16">
        <w:t xml:space="preserve"> </w:t>
      </w:r>
      <w:proofErr w:type="spellStart"/>
      <w:r w:rsidRPr="00734A16">
        <w:t>Zakharko</w:t>
      </w:r>
      <w:proofErr w:type="spellEnd"/>
      <w:r w:rsidRPr="00734A16">
        <w:t>.</w:t>
      </w:r>
      <w:r w:rsidR="00CA3E5A">
        <w:t xml:space="preserve"> n.d.</w:t>
      </w:r>
      <w:r w:rsidRPr="00734A16">
        <w:t xml:space="preserve"> Typological evidence against universal effects of referential scales on case alignment. M</w:t>
      </w:r>
      <w:r w:rsidR="00641E24">
        <w:t>anuscript.</w:t>
      </w:r>
    </w:p>
    <w:p w14:paraId="6507DA0F" w14:textId="1F8E2C24"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Blake, Barry J. 2004. </w:t>
      </w:r>
      <w:r w:rsidRPr="002327DE">
        <w:rPr>
          <w:rStyle w:val="BookTitle"/>
        </w:rPr>
        <w:t>Case</w:t>
      </w:r>
      <w:r>
        <w:rPr>
          <w:noProof/>
        </w:rPr>
        <w:t>. 2</w:t>
      </w:r>
      <w:r w:rsidRPr="005C5340">
        <w:rPr>
          <w:noProof/>
          <w:vertAlign w:val="superscript"/>
        </w:rPr>
        <w:t>nd</w:t>
      </w:r>
      <w:r>
        <w:rPr>
          <w:noProof/>
        </w:rPr>
        <w:t xml:space="preserve"> ed. (Cambridge Textbooks in Linguistics). Cambridge: Cambridge University Press.</w:t>
      </w:r>
    </w:p>
    <w:p w14:paraId="2C401FDF" w14:textId="64335D1A"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Boas, Franz. 1911. Introduction. In Franz Boas (ed.), </w:t>
      </w:r>
      <w:r w:rsidRPr="002327DE">
        <w:rPr>
          <w:rStyle w:val="BookTitle"/>
        </w:rPr>
        <w:t>Handbook of American Indian languages, Part 1</w:t>
      </w:r>
      <w:r w:rsidR="0031361F">
        <w:rPr>
          <w:noProof/>
        </w:rPr>
        <w:t>, pp. 1–84.</w:t>
      </w:r>
      <w:r>
        <w:rPr>
          <w:noProof/>
        </w:rPr>
        <w:t xml:space="preserve"> (Bureau of American Ethnology Bulletins 40). Washington, D.C.: Smithsonian Institution.</w:t>
      </w:r>
    </w:p>
    <w:p w14:paraId="63942536" w14:textId="53E4E7CC" w:rsidR="005C5340" w:rsidRDefault="005C5340" w:rsidP="001A2233">
      <w:pPr>
        <w:keepLines/>
        <w:widowControl w:val="0"/>
        <w:autoSpaceDE w:val="0"/>
        <w:autoSpaceDN w:val="0"/>
        <w:adjustRightInd w:val="0"/>
        <w:spacing w:before="120" w:after="120" w:line="240" w:lineRule="auto"/>
        <w:ind w:left="480" w:hanging="480"/>
        <w:rPr>
          <w:noProof/>
        </w:rPr>
      </w:pPr>
      <w:r>
        <w:rPr>
          <w:noProof/>
        </w:rPr>
        <w:t>Broschart, J</w:t>
      </w:r>
      <w:r w:rsidR="008E44DE">
        <w:rPr>
          <w:noProof/>
        </w:rPr>
        <w:t xml:space="preserve">ürgen. 1997. Why Tongan does it differently: Categorial distinctions in a language without nouns and verbs. </w:t>
      </w:r>
      <w:r w:rsidR="008E44DE" w:rsidRPr="002327DE">
        <w:rPr>
          <w:rStyle w:val="BookTitle"/>
        </w:rPr>
        <w:t>Linguistic Typology</w:t>
      </w:r>
      <w:r w:rsidR="008E44DE">
        <w:rPr>
          <w:noProof/>
        </w:rPr>
        <w:t xml:space="preserve"> 1(2): 123–165.</w:t>
      </w:r>
    </w:p>
    <w:p w14:paraId="23946B11" w14:textId="7802A091"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auchard, Aurelia. 2017. Describing lexical flexibility in Caac (New Caledonia). </w:t>
      </w:r>
      <w:r w:rsidRPr="002327DE">
        <w:rPr>
          <w:rStyle w:val="BookTitle"/>
        </w:rPr>
        <w:t>Studies in Language</w:t>
      </w:r>
      <w:r>
        <w:rPr>
          <w:noProof/>
        </w:rPr>
        <w:t xml:space="preserve"> 41(2): 521–542.</w:t>
      </w:r>
    </w:p>
    <w:p w14:paraId="17D6C5C0" w14:textId="38D97A26"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hafe, Wallace L. 2012. Are adjectives universal? The case of Northern Iroquoian. </w:t>
      </w:r>
      <w:r w:rsidRPr="002327DE">
        <w:rPr>
          <w:rStyle w:val="BookTitle"/>
        </w:rPr>
        <w:t>Linguistic Typology</w:t>
      </w:r>
      <w:r>
        <w:rPr>
          <w:noProof/>
        </w:rPr>
        <w:t xml:space="preserve"> 16(1): 1–39.</w:t>
      </w:r>
    </w:p>
    <w:p w14:paraId="0A2FE60A" w14:textId="71E372B4"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hung, Sandra. 2012. Are lexical categories universal? The view from Chamorro. </w:t>
      </w:r>
      <w:r w:rsidRPr="002327DE">
        <w:rPr>
          <w:rStyle w:val="BookTitle"/>
        </w:rPr>
        <w:t>Theoretical Linguistics</w:t>
      </w:r>
      <w:r>
        <w:rPr>
          <w:noProof/>
        </w:rPr>
        <w:t xml:space="preserve"> 38(1–2): 1–56.</w:t>
      </w:r>
    </w:p>
    <w:p w14:paraId="1DC790D7" w14:textId="477ED4D0"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omrie, Bernard. 1978. Ergativity. In Winfred P. Lehmann (ed.), </w:t>
      </w:r>
      <w:r w:rsidRPr="002327DE">
        <w:rPr>
          <w:rStyle w:val="BookTitle"/>
        </w:rPr>
        <w:t>Syntactic typology: Studies in the phenomenology of language</w:t>
      </w:r>
      <w:r>
        <w:rPr>
          <w:noProof/>
        </w:rPr>
        <w:t>, pp. 329–392. Austin: University of Texas Press.</w:t>
      </w:r>
    </w:p>
    <w:p w14:paraId="67B7196F" w14:textId="46262017"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omrie, Bernard. 1981. </w:t>
      </w:r>
      <w:r w:rsidRPr="002327DE">
        <w:rPr>
          <w:rStyle w:val="BookTitle"/>
        </w:rPr>
        <w:t>Language universals and linguistic typology: Syntax and morphology</w:t>
      </w:r>
      <w:r>
        <w:rPr>
          <w:noProof/>
        </w:rPr>
        <w:t>. 2</w:t>
      </w:r>
      <w:r w:rsidRPr="008E44DE">
        <w:rPr>
          <w:noProof/>
          <w:vertAlign w:val="superscript"/>
        </w:rPr>
        <w:t>nd</w:t>
      </w:r>
      <w:r>
        <w:rPr>
          <w:noProof/>
        </w:rPr>
        <w:t xml:space="preserve"> ed. Chicago: University of Chicago Press.</w:t>
      </w:r>
    </w:p>
    <w:p w14:paraId="3FA9F124" w14:textId="29A954E9" w:rsidR="000138C5" w:rsidRDefault="000138C5" w:rsidP="001A2233">
      <w:pPr>
        <w:keepLines/>
        <w:widowControl w:val="0"/>
        <w:autoSpaceDE w:val="0"/>
        <w:autoSpaceDN w:val="0"/>
        <w:adjustRightInd w:val="0"/>
        <w:spacing w:before="120" w:after="120" w:line="240" w:lineRule="auto"/>
        <w:ind w:left="480" w:hanging="480"/>
        <w:rPr>
          <w:noProof/>
        </w:rPr>
      </w:pPr>
      <w:r>
        <w:rPr>
          <w:noProof/>
        </w:rPr>
        <w:t xml:space="preserve">Corbett, Greville G. 2000. </w:t>
      </w:r>
      <w:r w:rsidRPr="002327DE">
        <w:rPr>
          <w:rStyle w:val="BookTitle"/>
        </w:rPr>
        <w:t>Number</w:t>
      </w:r>
      <w:r w:rsidR="0031361F">
        <w:rPr>
          <w:noProof/>
        </w:rPr>
        <w:t>.</w:t>
      </w:r>
      <w:r>
        <w:rPr>
          <w:noProof/>
        </w:rPr>
        <w:t xml:space="preserve"> (Cambridge Textbooks in Linguistics). Cambridge: Cambridge University Press.</w:t>
      </w:r>
    </w:p>
    <w:p w14:paraId="68B1B15B" w14:textId="7FC64390" w:rsidR="005B2568" w:rsidRDefault="00E40DF1" w:rsidP="001A2233">
      <w:pPr>
        <w:keepLines/>
        <w:widowControl w:val="0"/>
        <w:autoSpaceDE w:val="0"/>
        <w:autoSpaceDN w:val="0"/>
        <w:adjustRightInd w:val="0"/>
        <w:spacing w:before="120" w:after="120" w:line="240" w:lineRule="auto"/>
        <w:ind w:left="480" w:hanging="480"/>
        <w:rPr>
          <w:noProof/>
        </w:rPr>
      </w:pPr>
      <w:r w:rsidRPr="00E40DF1">
        <w:rPr>
          <w:noProof/>
        </w:rPr>
        <w:t xml:space="preserve">Cristofaro, Sonia. 2013. The referential hierarchy: Reviewing the evidence in diachronic perspective. In Dik Bakker &amp; Martin Haspelmath (eds.), </w:t>
      </w:r>
      <w:r w:rsidRPr="00E40DF1">
        <w:rPr>
          <w:rStyle w:val="BookTitle"/>
        </w:rPr>
        <w:t>Languages across boundaries: Studies in memory of Anna Siewierska</w:t>
      </w:r>
      <w:r w:rsidRPr="00E40DF1">
        <w:rPr>
          <w:noProof/>
        </w:rPr>
        <w:t xml:space="preserve">, </w:t>
      </w:r>
      <w:r>
        <w:rPr>
          <w:noProof/>
        </w:rPr>
        <w:t xml:space="preserve">pp. </w:t>
      </w:r>
      <w:r w:rsidRPr="00E40DF1">
        <w:rPr>
          <w:noProof/>
        </w:rPr>
        <w:t xml:space="preserve">69–94. Berlin: </w:t>
      </w:r>
      <w:r w:rsidR="009F045D">
        <w:rPr>
          <w:noProof/>
        </w:rPr>
        <w:t>Mouton de Gruyter</w:t>
      </w:r>
      <w:r w:rsidRPr="00E40DF1">
        <w:rPr>
          <w:noProof/>
        </w:rPr>
        <w:t>.</w:t>
      </w:r>
    </w:p>
    <w:p w14:paraId="608704AC" w14:textId="4418062C" w:rsidR="000138C5" w:rsidRDefault="000138C5" w:rsidP="001A2233">
      <w:pPr>
        <w:keepLines/>
        <w:widowControl w:val="0"/>
        <w:autoSpaceDE w:val="0"/>
        <w:autoSpaceDN w:val="0"/>
        <w:adjustRightInd w:val="0"/>
        <w:spacing w:before="120" w:after="120" w:line="240" w:lineRule="auto"/>
        <w:ind w:left="480" w:hanging="480"/>
        <w:rPr>
          <w:noProof/>
        </w:rPr>
      </w:pPr>
      <w:r>
        <w:rPr>
          <w:noProof/>
        </w:rPr>
        <w:t xml:space="preserve">Croft, William. 1990. A conceptual framework for the grammatical categories (or: A taxonomy of propositional acts). </w:t>
      </w:r>
      <w:r w:rsidRPr="002327DE">
        <w:rPr>
          <w:rStyle w:val="BookTitle"/>
        </w:rPr>
        <w:t>Journal of Semantics</w:t>
      </w:r>
      <w:r>
        <w:rPr>
          <w:noProof/>
        </w:rPr>
        <w:t xml:space="preserve"> 7(3): 245–280.</w:t>
      </w:r>
    </w:p>
    <w:p w14:paraId="13E2CFD3" w14:textId="65749E42" w:rsidR="000138C5" w:rsidRDefault="000138C5" w:rsidP="001A2233">
      <w:pPr>
        <w:keepLines/>
        <w:widowControl w:val="0"/>
        <w:autoSpaceDE w:val="0"/>
        <w:autoSpaceDN w:val="0"/>
        <w:adjustRightInd w:val="0"/>
        <w:spacing w:before="120" w:after="120" w:line="240" w:lineRule="auto"/>
        <w:ind w:left="480" w:hanging="480"/>
        <w:rPr>
          <w:noProof/>
        </w:rPr>
      </w:pPr>
      <w:r>
        <w:rPr>
          <w:noProof/>
        </w:rPr>
        <w:lastRenderedPageBreak/>
        <w:t xml:space="preserve">Croft, William. 2000. Parts of speech as language universals and as language-particular categories. In Petra M. Vogel &amp; Bernard Comrie (eds.), </w:t>
      </w:r>
      <w:r w:rsidRPr="002327DE">
        <w:rPr>
          <w:rStyle w:val="BookTitle"/>
        </w:rPr>
        <w:t>Approaches to the typology of word classes</w:t>
      </w:r>
      <w:r w:rsidR="0031361F">
        <w:rPr>
          <w:noProof/>
        </w:rPr>
        <w:t>, pp. 65–102</w:t>
      </w:r>
      <w:r w:rsidR="001A2233">
        <w:rPr>
          <w:noProof/>
        </w:rPr>
        <w:t>.</w:t>
      </w:r>
      <w:r>
        <w:rPr>
          <w:noProof/>
        </w:rPr>
        <w:t xml:space="preserve"> (Empirical Approaches to Language Typology 23). Berlin: Mouton de Gruyter.</w:t>
      </w:r>
    </w:p>
    <w:p w14:paraId="5E4223A2" w14:textId="08948600" w:rsidR="000138C5" w:rsidRPr="008E44DE" w:rsidRDefault="000138C5" w:rsidP="001A2233">
      <w:pPr>
        <w:keepLines/>
        <w:widowControl w:val="0"/>
        <w:autoSpaceDE w:val="0"/>
        <w:autoSpaceDN w:val="0"/>
        <w:adjustRightInd w:val="0"/>
        <w:spacing w:before="120" w:after="120" w:line="240" w:lineRule="auto"/>
        <w:ind w:left="480" w:hanging="480"/>
        <w:rPr>
          <w:noProof/>
        </w:rPr>
      </w:pPr>
      <w:r>
        <w:rPr>
          <w:noProof/>
        </w:rPr>
        <w:t xml:space="preserve">Croft, William. 2001. </w:t>
      </w:r>
      <w:r w:rsidRPr="002327DE">
        <w:rPr>
          <w:rStyle w:val="BookTitle"/>
        </w:rPr>
        <w:t>Radical Construction Grammar: Syntactic theory in typological perspective</w:t>
      </w:r>
      <w:r>
        <w:rPr>
          <w:noProof/>
        </w:rPr>
        <w:t>. Oxford: Oxford University Press.</w:t>
      </w:r>
    </w:p>
    <w:p w14:paraId="68602B9A" w14:textId="223F7B7A" w:rsidR="008E44DE" w:rsidRDefault="000138C5" w:rsidP="001A2233">
      <w:pPr>
        <w:keepLines/>
        <w:widowControl w:val="0"/>
        <w:autoSpaceDE w:val="0"/>
        <w:autoSpaceDN w:val="0"/>
        <w:adjustRightInd w:val="0"/>
        <w:spacing w:before="120" w:after="120" w:line="240" w:lineRule="auto"/>
        <w:ind w:left="480" w:hanging="480"/>
        <w:rPr>
          <w:noProof/>
        </w:rPr>
      </w:pPr>
      <w:r>
        <w:rPr>
          <w:noProof/>
        </w:rPr>
        <w:t xml:space="preserve">Croft, William. 2002. </w:t>
      </w:r>
      <w:r w:rsidRPr="002327DE">
        <w:rPr>
          <w:rStyle w:val="BookTitle"/>
        </w:rPr>
        <w:t>Typology and universals</w:t>
      </w:r>
      <w:r>
        <w:rPr>
          <w:noProof/>
        </w:rPr>
        <w:t>. 2</w:t>
      </w:r>
      <w:r w:rsidRPr="000138C5">
        <w:rPr>
          <w:noProof/>
          <w:vertAlign w:val="superscript"/>
        </w:rPr>
        <w:t>nd</w:t>
      </w:r>
      <w:r>
        <w:rPr>
          <w:noProof/>
        </w:rPr>
        <w:t xml:space="preserve"> ed. (Cambridge Textbooks in Linguistics). Cambridge: Cambridge University Press.</w:t>
      </w:r>
    </w:p>
    <w:p w14:paraId="7870B0CA" w14:textId="792D260A"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oft, William. 2005. Word classes, parts of speech, and syntactic argumentation. </w:t>
      </w:r>
      <w:r w:rsidRPr="002327DE">
        <w:rPr>
          <w:rStyle w:val="BookTitle"/>
        </w:rPr>
        <w:t>Linguistic Typology</w:t>
      </w:r>
      <w:r>
        <w:rPr>
          <w:noProof/>
        </w:rPr>
        <w:t xml:space="preserve"> 9(3): 431–441.</w:t>
      </w:r>
    </w:p>
    <w:p w14:paraId="54193EB3" w14:textId="0C5197FA"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oft, William. 2016. Comparative concepts and language-specific categories: Theory and practice. </w:t>
      </w:r>
      <w:r w:rsidRPr="00D1797F">
        <w:rPr>
          <w:rStyle w:val="BookTitle"/>
        </w:rPr>
        <w:t>Linguistic Typology</w:t>
      </w:r>
      <w:r>
        <w:rPr>
          <w:noProof/>
        </w:rPr>
        <w:t xml:space="preserve"> 20(2): 337–393.</w:t>
      </w:r>
    </w:p>
    <w:p w14:paraId="313FF689" w14:textId="041FE566"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oft, William &amp; Eva van Lier. 2012. Language universals without universal categories. </w:t>
      </w:r>
      <w:r w:rsidRPr="00D1797F">
        <w:rPr>
          <w:rStyle w:val="BookTitle"/>
        </w:rPr>
        <w:t>Theoretical Linguistics</w:t>
      </w:r>
      <w:r>
        <w:rPr>
          <w:noProof/>
        </w:rPr>
        <w:t xml:space="preserve"> 38(1–2): 57–72.</w:t>
      </w:r>
    </w:p>
    <w:p w14:paraId="56B02E5B" w14:textId="00E98B86"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ystal, David. 2008. </w:t>
      </w:r>
      <w:r w:rsidRPr="00D1797F">
        <w:rPr>
          <w:rStyle w:val="BookTitle"/>
        </w:rPr>
        <w:t>A dictionary of linguistics and phonetics</w:t>
      </w:r>
      <w:r>
        <w:rPr>
          <w:noProof/>
        </w:rPr>
        <w:t>. 6</w:t>
      </w:r>
      <w:r w:rsidRPr="0031361F">
        <w:rPr>
          <w:noProof/>
          <w:vertAlign w:val="superscript"/>
        </w:rPr>
        <w:t>th</w:t>
      </w:r>
      <w:r>
        <w:rPr>
          <w:noProof/>
        </w:rPr>
        <w:t xml:space="preserve"> ed. (The Language Library). Malden, MA: Blackwell.</w:t>
      </w:r>
    </w:p>
    <w:p w14:paraId="1A9A4F1A" w14:textId="7BA780E8"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DeLancey, Scott. 1981. An intepretation of split ergativity and related patterns. </w:t>
      </w:r>
      <w:r w:rsidRPr="00D1797F">
        <w:rPr>
          <w:rStyle w:val="BookTitle"/>
        </w:rPr>
        <w:t>Language</w:t>
      </w:r>
      <w:r>
        <w:rPr>
          <w:noProof/>
        </w:rPr>
        <w:t xml:space="preserve"> 57(3): 626–657.</w:t>
      </w:r>
    </w:p>
    <w:p w14:paraId="640942D5" w14:textId="1E152B7E" w:rsidR="0031361F" w:rsidRDefault="0031361F" w:rsidP="001A2233">
      <w:pPr>
        <w:keepLines/>
        <w:widowControl w:val="0"/>
        <w:autoSpaceDE w:val="0"/>
        <w:autoSpaceDN w:val="0"/>
        <w:adjustRightInd w:val="0"/>
        <w:spacing w:before="120" w:after="120" w:line="240" w:lineRule="auto"/>
        <w:ind w:left="480" w:hanging="480"/>
        <w:rPr>
          <w:noProof/>
        </w:rPr>
      </w:pPr>
      <w:r>
        <w:rPr>
          <w:noProof/>
        </w:rPr>
        <w:t>Dixon, R</w:t>
      </w:r>
      <w:r w:rsidR="000047F3">
        <w:rPr>
          <w:noProof/>
        </w:rPr>
        <w:t>obert</w:t>
      </w:r>
      <w:r>
        <w:rPr>
          <w:noProof/>
        </w:rPr>
        <w:t xml:space="preserve"> M. W. 1979. Ergativity. </w:t>
      </w:r>
      <w:r w:rsidRPr="00D1797F">
        <w:rPr>
          <w:rStyle w:val="BookTitle"/>
        </w:rPr>
        <w:t>Language</w:t>
      </w:r>
      <w:r>
        <w:rPr>
          <w:noProof/>
        </w:rPr>
        <w:t xml:space="preserve"> 55(1): 59–138.</w:t>
      </w:r>
    </w:p>
    <w:p w14:paraId="0A0228BA" w14:textId="4F88E041" w:rsidR="0031361F" w:rsidRDefault="0031361F" w:rsidP="001A2233">
      <w:pPr>
        <w:keepLines/>
        <w:widowControl w:val="0"/>
        <w:autoSpaceDE w:val="0"/>
        <w:autoSpaceDN w:val="0"/>
        <w:adjustRightInd w:val="0"/>
        <w:spacing w:before="120" w:after="120" w:line="240" w:lineRule="auto"/>
        <w:ind w:left="480" w:hanging="480"/>
        <w:rPr>
          <w:noProof/>
        </w:rPr>
      </w:pPr>
      <w:r>
        <w:rPr>
          <w:noProof/>
        </w:rPr>
        <w:t>Dixon, R</w:t>
      </w:r>
      <w:r w:rsidR="000047F3">
        <w:rPr>
          <w:noProof/>
        </w:rPr>
        <w:t>obert</w:t>
      </w:r>
      <w:r>
        <w:rPr>
          <w:noProof/>
        </w:rPr>
        <w:t xml:space="preserve"> M. W. 1994. </w:t>
      </w:r>
      <w:r w:rsidRPr="00D1797F">
        <w:rPr>
          <w:rStyle w:val="BookTitle"/>
        </w:rPr>
        <w:t>Ergativity</w:t>
      </w:r>
      <w:r w:rsidR="000047F3">
        <w:rPr>
          <w:noProof/>
        </w:rPr>
        <w:t>. (Cambridge Studies in Linguistics 69). Cambridge: Cambridge University Press.</w:t>
      </w:r>
    </w:p>
    <w:p w14:paraId="3C3EC5F0" w14:textId="387725A3" w:rsidR="000047F3" w:rsidRDefault="000047F3" w:rsidP="001A2233">
      <w:pPr>
        <w:keepLines/>
        <w:widowControl w:val="0"/>
        <w:autoSpaceDE w:val="0"/>
        <w:autoSpaceDN w:val="0"/>
        <w:adjustRightInd w:val="0"/>
        <w:spacing w:before="120" w:after="120" w:line="240" w:lineRule="auto"/>
        <w:ind w:left="480" w:hanging="480"/>
        <w:rPr>
          <w:noProof/>
        </w:rPr>
      </w:pPr>
      <w:r>
        <w:rPr>
          <w:noProof/>
        </w:rPr>
        <w:t>Dixon, Robert M. W. 1997. Where have all the adjectives gone?</w:t>
      </w:r>
      <w:r w:rsidR="002E257E">
        <w:rPr>
          <w:noProof/>
        </w:rPr>
        <w:t xml:space="preserve"> </w:t>
      </w:r>
      <w:r w:rsidR="002E257E" w:rsidRPr="00D1797F">
        <w:rPr>
          <w:rStyle w:val="BookTitle"/>
        </w:rPr>
        <w:t>Studies in Language</w:t>
      </w:r>
      <w:r w:rsidR="002E257E">
        <w:rPr>
          <w:noProof/>
        </w:rPr>
        <w:t xml:space="preserve"> 1(1): 19–80.</w:t>
      </w:r>
    </w:p>
    <w:p w14:paraId="4DEBB967" w14:textId="1CD1F6F1" w:rsidR="00A7169D" w:rsidRDefault="00A7169D" w:rsidP="001A2233">
      <w:pPr>
        <w:keepLines/>
        <w:widowControl w:val="0"/>
        <w:autoSpaceDE w:val="0"/>
        <w:autoSpaceDN w:val="0"/>
        <w:adjustRightInd w:val="0"/>
        <w:spacing w:before="120" w:after="120" w:line="240" w:lineRule="auto"/>
        <w:ind w:left="480" w:hanging="480"/>
        <w:rPr>
          <w:noProof/>
        </w:rPr>
      </w:pPr>
      <w:r>
        <w:rPr>
          <w:noProof/>
        </w:rPr>
        <w:t xml:space="preserve">Dixon, Robert M. W. 2004. Adjective classes in typological perspective. In Robert M. W. Dixon &amp; Alexandra Y. Aikhenvald (eds.), </w:t>
      </w:r>
      <w:r w:rsidRPr="00D1797F">
        <w:rPr>
          <w:rStyle w:val="BookTitle"/>
        </w:rPr>
        <w:t>Adjective classes: A cross-linguistic typology</w:t>
      </w:r>
      <w:r>
        <w:rPr>
          <w:noProof/>
        </w:rPr>
        <w:t>, pp. 1–49. (Explorations in Linguistic Typology 1). Oxford: Oxford University Press.</w:t>
      </w:r>
    </w:p>
    <w:p w14:paraId="3DFB3BFD" w14:textId="5B1E973E" w:rsidR="00A7169D" w:rsidRDefault="00A7169D" w:rsidP="001A2233">
      <w:pPr>
        <w:keepLines/>
        <w:widowControl w:val="0"/>
        <w:autoSpaceDE w:val="0"/>
        <w:autoSpaceDN w:val="0"/>
        <w:adjustRightInd w:val="0"/>
        <w:spacing w:before="120" w:after="120" w:line="240" w:lineRule="auto"/>
        <w:ind w:left="480" w:hanging="480"/>
        <w:rPr>
          <w:noProof/>
        </w:rPr>
      </w:pPr>
      <w:r>
        <w:rPr>
          <w:noProof/>
        </w:rPr>
        <w:t xml:space="preserve">Don, Jan. 2004. Categories in the lexicon. </w:t>
      </w:r>
      <w:r w:rsidRPr="00D1797F">
        <w:rPr>
          <w:rStyle w:val="BookTitle"/>
        </w:rPr>
        <w:t>Linguistic</w:t>
      </w:r>
      <w:r w:rsidR="00D1797F" w:rsidRPr="00D1797F">
        <w:rPr>
          <w:rStyle w:val="BookTitle"/>
        </w:rPr>
        <w:t>s</w:t>
      </w:r>
      <w:r>
        <w:rPr>
          <w:noProof/>
        </w:rPr>
        <w:t xml:space="preserve"> 42(5): 931–956.</w:t>
      </w:r>
    </w:p>
    <w:p w14:paraId="7F02851D" w14:textId="443B7CF8" w:rsidR="00A7169D" w:rsidRDefault="00A7169D" w:rsidP="001A2233">
      <w:pPr>
        <w:keepLines/>
        <w:widowControl w:val="0"/>
        <w:autoSpaceDE w:val="0"/>
        <w:autoSpaceDN w:val="0"/>
        <w:adjustRightInd w:val="0"/>
        <w:spacing w:before="120" w:after="120" w:line="240" w:lineRule="auto"/>
        <w:ind w:left="480" w:hanging="480"/>
        <w:rPr>
          <w:noProof/>
        </w:rPr>
      </w:pPr>
      <w:r>
        <w:rPr>
          <w:noProof/>
        </w:rPr>
        <w:t>Don, Jan &amp; Eva van Lier. 2003. Derivation and categorization in flexible and differentiated languages. In Jan Rijkhoff &amp; Eva va</w:t>
      </w:r>
      <w:r w:rsidR="007C56B9">
        <w:rPr>
          <w:noProof/>
        </w:rPr>
        <w:t>n</w:t>
      </w:r>
      <w:r>
        <w:rPr>
          <w:noProof/>
        </w:rPr>
        <w:t xml:space="preserve"> Lier (eds.), </w:t>
      </w:r>
      <w:r w:rsidRPr="00D1797F">
        <w:rPr>
          <w:rStyle w:val="BookTitle"/>
        </w:rPr>
        <w:t>Flexible word classes: Typological studies of underspecified parts of speech</w:t>
      </w:r>
      <w:r>
        <w:rPr>
          <w:noProof/>
        </w:rPr>
        <w:t>, pp. 56–88. Oxford: Oxford University Press.</w:t>
      </w:r>
    </w:p>
    <w:p w14:paraId="15447192" w14:textId="77039F42" w:rsidR="00A7169D" w:rsidRDefault="00A7169D" w:rsidP="001A2233">
      <w:pPr>
        <w:keepLines/>
        <w:widowControl w:val="0"/>
        <w:autoSpaceDE w:val="0"/>
        <w:autoSpaceDN w:val="0"/>
        <w:adjustRightInd w:val="0"/>
        <w:spacing w:before="120" w:after="120" w:line="240" w:lineRule="auto"/>
        <w:ind w:left="480" w:hanging="480"/>
        <w:rPr>
          <w:noProof/>
        </w:rPr>
      </w:pPr>
      <w:r>
        <w:rPr>
          <w:noProof/>
        </w:rPr>
        <w:t>Dorvlo, Kofi. 2009. Does Logba have an adjective class?</w:t>
      </w:r>
      <w:r w:rsidR="00455AE7">
        <w:rPr>
          <w:noProof/>
        </w:rPr>
        <w:t xml:space="preserve"> In Masangu Deus Matondo, Fiona McLaughlin, &amp; Eric Potsdam (eds.), </w:t>
      </w:r>
      <w:r w:rsidR="00455AE7" w:rsidRPr="00D1797F">
        <w:rPr>
          <w:rStyle w:val="BookTitle"/>
        </w:rPr>
        <w:t>Selected proceedings of the 38th Annual Conference on African Linguistics: Linguistic theory and African language documentation</w:t>
      </w:r>
      <w:r w:rsidR="00455AE7">
        <w:rPr>
          <w:noProof/>
        </w:rPr>
        <w:t>, pp. 95–105. Somerville, MA: Cascadilla Proceedings Project.</w:t>
      </w:r>
    </w:p>
    <w:p w14:paraId="32B16E12" w14:textId="4F3A1BCE"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DuBois, John W., Wallace L. Chafe, Charles Meyer, Sandra A. Thompson, Robert Englebretson, &amp; Mii Martey. 2000. </w:t>
      </w:r>
      <w:r w:rsidRPr="00D1797F">
        <w:rPr>
          <w:rStyle w:val="BookTitle"/>
        </w:rPr>
        <w:t>Santa Barbara Corpus of Spoken American English</w:t>
      </w:r>
      <w:r>
        <w:rPr>
          <w:noProof/>
        </w:rPr>
        <w:t>. Philadelphia: Linguistic Data Consortium.</w:t>
      </w:r>
    </w:p>
    <w:p w14:paraId="034997DD" w14:textId="13B73D15" w:rsidR="00455AE7" w:rsidRDefault="00455AE7" w:rsidP="001A2233">
      <w:pPr>
        <w:keepLines/>
        <w:widowControl w:val="0"/>
        <w:autoSpaceDE w:val="0"/>
        <w:autoSpaceDN w:val="0"/>
        <w:adjustRightInd w:val="0"/>
        <w:spacing w:before="120" w:after="120" w:line="240" w:lineRule="auto"/>
        <w:ind w:left="480" w:hanging="480"/>
        <w:rPr>
          <w:noProof/>
        </w:rPr>
      </w:pPr>
      <w:r>
        <w:rPr>
          <w:noProof/>
        </w:rPr>
        <w:t xml:space="preserve">Eijk, Jan P. Van &amp; Thom Hess. 1986. Noun and verb in Salish. </w:t>
      </w:r>
      <w:r w:rsidRPr="00D1797F">
        <w:rPr>
          <w:rStyle w:val="BookTitle"/>
        </w:rPr>
        <w:t>Lingua</w:t>
      </w:r>
      <w:r>
        <w:rPr>
          <w:noProof/>
        </w:rPr>
        <w:t xml:space="preserve"> 69(4): 319–331.</w:t>
      </w:r>
    </w:p>
    <w:p w14:paraId="77AF1A27" w14:textId="58771EBD" w:rsidR="00455AE7" w:rsidRDefault="00455AE7" w:rsidP="001A2233">
      <w:pPr>
        <w:keepLines/>
        <w:widowControl w:val="0"/>
        <w:autoSpaceDE w:val="0"/>
        <w:autoSpaceDN w:val="0"/>
        <w:adjustRightInd w:val="0"/>
        <w:spacing w:before="120" w:after="120" w:line="240" w:lineRule="auto"/>
        <w:ind w:left="480" w:hanging="480"/>
        <w:rPr>
          <w:noProof/>
        </w:rPr>
      </w:pPr>
      <w:r>
        <w:rPr>
          <w:noProof/>
        </w:rPr>
        <w:lastRenderedPageBreak/>
        <w:t xml:space="preserve">Evans, Nicholas &amp; Toshiki Osada. 2005. Mundari: The myth of a language without word classes. </w:t>
      </w:r>
      <w:r w:rsidRPr="00D1797F">
        <w:rPr>
          <w:rStyle w:val="BookTitle"/>
        </w:rPr>
        <w:t>Linguistic Typology</w:t>
      </w:r>
      <w:r>
        <w:rPr>
          <w:noProof/>
        </w:rPr>
        <w:t xml:space="preserve"> 9(3): 351–390.</w:t>
      </w:r>
    </w:p>
    <w:p w14:paraId="6CE31B0A" w14:textId="5002AC98" w:rsidR="00455AE7" w:rsidRDefault="00455AE7" w:rsidP="001A2233">
      <w:pPr>
        <w:keepLines/>
        <w:widowControl w:val="0"/>
        <w:autoSpaceDE w:val="0"/>
        <w:autoSpaceDN w:val="0"/>
        <w:adjustRightInd w:val="0"/>
        <w:spacing w:before="120" w:after="120" w:line="240" w:lineRule="auto"/>
        <w:ind w:left="480" w:hanging="480"/>
        <w:rPr>
          <w:noProof/>
        </w:rPr>
      </w:pPr>
      <w:r>
        <w:rPr>
          <w:noProof/>
        </w:rPr>
        <w:t xml:space="preserve">Farrell, Patrick. 2001. Functional shift as category underspecification. </w:t>
      </w:r>
      <w:r w:rsidRPr="00D1797F">
        <w:rPr>
          <w:rStyle w:val="BookTitle"/>
        </w:rPr>
        <w:t>English Language &amp; Linguistics</w:t>
      </w:r>
      <w:r>
        <w:rPr>
          <w:noProof/>
        </w:rPr>
        <w:t xml:space="preserve"> 5(1): 109–130.</w:t>
      </w:r>
    </w:p>
    <w:p w14:paraId="11A42959" w14:textId="64EAEAE0" w:rsidR="00455AE7" w:rsidRDefault="00455AE7" w:rsidP="001A2233">
      <w:pPr>
        <w:keepLines/>
        <w:widowControl w:val="0"/>
        <w:autoSpaceDE w:val="0"/>
        <w:autoSpaceDN w:val="0"/>
        <w:adjustRightInd w:val="0"/>
        <w:spacing w:before="120" w:after="120" w:line="240" w:lineRule="auto"/>
        <w:ind w:left="480" w:hanging="480"/>
        <w:rPr>
          <w:noProof/>
        </w:rPr>
      </w:pPr>
      <w:r>
        <w:rPr>
          <w:noProof/>
        </w:rPr>
        <w:t xml:space="preserve">Filimonova, Elena. 2005. The noun phrase hierarchy and relational marking: Problems and counterevidence. </w:t>
      </w:r>
      <w:r w:rsidRPr="00D1797F">
        <w:rPr>
          <w:rStyle w:val="BookTitle"/>
        </w:rPr>
        <w:t>Linguistic Typology</w:t>
      </w:r>
      <w:r>
        <w:rPr>
          <w:noProof/>
        </w:rPr>
        <w:t xml:space="preserve"> 9(1): 77–113.</w:t>
      </w:r>
    </w:p>
    <w:p w14:paraId="0F493A8F" w14:textId="77777777" w:rsidR="00455AE7" w:rsidRDefault="00455AE7" w:rsidP="00455AE7">
      <w:pPr>
        <w:keepLines/>
        <w:widowControl w:val="0"/>
        <w:autoSpaceDE w:val="0"/>
        <w:autoSpaceDN w:val="0"/>
        <w:adjustRightInd w:val="0"/>
        <w:spacing w:before="120" w:after="120" w:line="240" w:lineRule="auto"/>
        <w:ind w:left="480" w:hanging="480"/>
        <w:rPr>
          <w:noProof/>
        </w:rPr>
      </w:pPr>
      <w:r>
        <w:rPr>
          <w:noProof/>
        </w:rPr>
        <w:t xml:space="preserve">Floyd, Simeon. 2011. Re-discovering the Quechua adjective. </w:t>
      </w:r>
      <w:r w:rsidRPr="00D1797F">
        <w:rPr>
          <w:rStyle w:val="BookTitle"/>
        </w:rPr>
        <w:t>Linguistic Typology</w:t>
      </w:r>
      <w:r>
        <w:rPr>
          <w:noProof/>
        </w:rPr>
        <w:t xml:space="preserve"> 15(1): 25–63.</w:t>
      </w:r>
    </w:p>
    <w:p w14:paraId="701E70BB" w14:textId="3C1172BF" w:rsidR="00455AE7" w:rsidRDefault="000B1A28" w:rsidP="00455AE7">
      <w:pPr>
        <w:keepLines/>
        <w:widowControl w:val="0"/>
        <w:autoSpaceDE w:val="0"/>
        <w:autoSpaceDN w:val="0"/>
        <w:adjustRightInd w:val="0"/>
        <w:spacing w:before="120" w:after="120" w:line="240" w:lineRule="auto"/>
        <w:ind w:left="480" w:hanging="480"/>
        <w:rPr>
          <w:noProof/>
        </w:rPr>
      </w:pPr>
      <w:r w:rsidRPr="000B1A28">
        <w:rPr>
          <w:noProof/>
        </w:rPr>
        <w:t>François, Alexandre. 2017. The economy of word classes in Hiw, Vanuatu.</w:t>
      </w:r>
      <w:r w:rsidR="00455AE7">
        <w:rPr>
          <w:noProof/>
        </w:rPr>
        <w:t xml:space="preserve"> </w:t>
      </w:r>
      <w:r w:rsidR="00455AE7" w:rsidRPr="00D1797F">
        <w:rPr>
          <w:rStyle w:val="BookTitle"/>
        </w:rPr>
        <w:t>Studies in Language</w:t>
      </w:r>
      <w:r w:rsidR="00455AE7">
        <w:rPr>
          <w:noProof/>
        </w:rPr>
        <w:t xml:space="preserve"> 41(2): 294–357.</w:t>
      </w:r>
    </w:p>
    <w:p w14:paraId="046BD957" w14:textId="03F67688" w:rsidR="00455AE7" w:rsidRDefault="00455AE7" w:rsidP="00455AE7">
      <w:pPr>
        <w:keepLines/>
        <w:widowControl w:val="0"/>
        <w:autoSpaceDE w:val="0"/>
        <w:autoSpaceDN w:val="0"/>
        <w:adjustRightInd w:val="0"/>
        <w:spacing w:before="120" w:after="120" w:line="240" w:lineRule="auto"/>
        <w:ind w:left="480" w:hanging="480"/>
        <w:rPr>
          <w:noProof/>
        </w:rPr>
      </w:pPr>
      <w:r>
        <w:rPr>
          <w:noProof/>
        </w:rPr>
        <w:t>Gil, David. 2005</w:t>
      </w:r>
      <w:r w:rsidR="00D7173F">
        <w:rPr>
          <w:noProof/>
        </w:rPr>
        <w:t>a</w:t>
      </w:r>
      <w:r>
        <w:rPr>
          <w:noProof/>
        </w:rPr>
        <w:t xml:space="preserve">. Isolating-monocategorial-associational language. In Henri Cohen &amp; Claire Lefebvre (eds.), </w:t>
      </w:r>
      <w:r w:rsidRPr="00D1797F">
        <w:rPr>
          <w:rStyle w:val="BookTitle"/>
        </w:rPr>
        <w:t>Handbook of categorization in cognitive science</w:t>
      </w:r>
      <w:r>
        <w:rPr>
          <w:noProof/>
        </w:rPr>
        <w:t>, pp. 348–377. Amstedam: Elsevier.</w:t>
      </w:r>
    </w:p>
    <w:p w14:paraId="212DF32F" w14:textId="3A42F078" w:rsidR="00D7173F" w:rsidRDefault="00D7173F" w:rsidP="00455AE7">
      <w:pPr>
        <w:keepLines/>
        <w:widowControl w:val="0"/>
        <w:autoSpaceDE w:val="0"/>
        <w:autoSpaceDN w:val="0"/>
        <w:adjustRightInd w:val="0"/>
        <w:spacing w:before="120" w:after="120" w:line="240" w:lineRule="auto"/>
        <w:ind w:left="480" w:hanging="480"/>
        <w:rPr>
          <w:noProof/>
        </w:rPr>
      </w:pPr>
      <w:r>
        <w:rPr>
          <w:noProof/>
        </w:rPr>
        <w:t>Gil, David. 2005b.</w:t>
      </w:r>
      <w:r w:rsidR="008E0C8A">
        <w:rPr>
          <w:noProof/>
        </w:rPr>
        <w:t xml:space="preserve"> Early human language was isolating-monocategorial-associational. In </w:t>
      </w:r>
      <w:r w:rsidR="00714C8F">
        <w:rPr>
          <w:noProof/>
        </w:rPr>
        <w:t xml:space="preserve">Angelo Cangelosi, Andrew D. M. Smith, </w:t>
      </w:r>
      <w:r w:rsidR="001D002E">
        <w:rPr>
          <w:noProof/>
        </w:rPr>
        <w:t xml:space="preserve">&amp; </w:t>
      </w:r>
      <w:r w:rsidR="00714C8F">
        <w:rPr>
          <w:noProof/>
        </w:rPr>
        <w:t>Kenny Smith</w:t>
      </w:r>
      <w:r>
        <w:rPr>
          <w:noProof/>
        </w:rPr>
        <w:t xml:space="preserve"> </w:t>
      </w:r>
      <w:r w:rsidR="001D002E">
        <w:rPr>
          <w:noProof/>
        </w:rPr>
        <w:t>(eds.), The evolution of language: Proceedings of the 6</w:t>
      </w:r>
      <w:r w:rsidR="001D002E" w:rsidRPr="001D002E">
        <w:rPr>
          <w:noProof/>
          <w:vertAlign w:val="superscript"/>
        </w:rPr>
        <w:t>th</w:t>
      </w:r>
      <w:r w:rsidR="001D002E">
        <w:rPr>
          <w:noProof/>
        </w:rPr>
        <w:t xml:space="preserve"> International Conference (EVOLANG6)</w:t>
      </w:r>
      <w:r w:rsidR="00250F69">
        <w:rPr>
          <w:noProof/>
        </w:rPr>
        <w:t xml:space="preserve">. </w:t>
      </w:r>
      <w:r w:rsidR="00BC56BD">
        <w:rPr>
          <w:noProof/>
        </w:rPr>
        <w:t xml:space="preserve">London: </w:t>
      </w:r>
      <w:r w:rsidR="004E2C4A">
        <w:rPr>
          <w:noProof/>
        </w:rPr>
        <w:t>World Scientific.</w:t>
      </w:r>
    </w:p>
    <w:p w14:paraId="0050FB59" w14:textId="4D33EB49" w:rsidR="000B00B9" w:rsidRDefault="000B1A28" w:rsidP="000B00B9">
      <w:pPr>
        <w:keepLines/>
        <w:widowControl w:val="0"/>
        <w:autoSpaceDE w:val="0"/>
        <w:autoSpaceDN w:val="0"/>
        <w:adjustRightInd w:val="0"/>
        <w:spacing w:before="120" w:after="120" w:line="240" w:lineRule="auto"/>
        <w:ind w:left="480" w:hanging="480"/>
        <w:rPr>
          <w:noProof/>
        </w:rPr>
      </w:pPr>
      <w:r w:rsidRPr="000B1A28">
        <w:rPr>
          <w:noProof/>
        </w:rPr>
        <w:t>Givón, Talmy. 1979</w:t>
      </w:r>
      <w:r w:rsidRPr="00B46FAD">
        <w:rPr>
          <w:noProof/>
        </w:rPr>
        <w:t xml:space="preserve">. </w:t>
      </w:r>
      <w:r w:rsidRPr="00D1797F">
        <w:rPr>
          <w:rStyle w:val="BookTitle"/>
        </w:rPr>
        <w:t>On understanding grammar</w:t>
      </w:r>
      <w:r w:rsidRPr="00B46FAD">
        <w:rPr>
          <w:noProof/>
        </w:rPr>
        <w:t>. (Perspectives in Neurolinguistics &amp; Psycholinguisti</w:t>
      </w:r>
      <w:r w:rsidRPr="000B1A28">
        <w:rPr>
          <w:noProof/>
        </w:rPr>
        <w:t>cs). New York: Academic Press.</w:t>
      </w:r>
    </w:p>
    <w:p w14:paraId="5BD63AE4" w14:textId="58ACC29B" w:rsidR="000B00B9" w:rsidRDefault="000B00B9" w:rsidP="000B00B9">
      <w:pPr>
        <w:keepLines/>
        <w:widowControl w:val="0"/>
        <w:autoSpaceDE w:val="0"/>
        <w:autoSpaceDN w:val="0"/>
        <w:adjustRightInd w:val="0"/>
        <w:spacing w:before="120" w:after="120" w:line="240" w:lineRule="auto"/>
        <w:ind w:left="480" w:hanging="480"/>
        <w:rPr>
          <w:noProof/>
        </w:rPr>
      </w:pPr>
      <w:r>
        <w:rPr>
          <w:noProof/>
        </w:rPr>
        <w:t xml:space="preserve">Gries, Stefan Th. 2003. </w:t>
      </w:r>
      <w:r w:rsidRPr="005B3FF7">
        <w:rPr>
          <w:rStyle w:val="BookTitle"/>
        </w:rPr>
        <w:t>Multifactorial analysis in corpus linguistics: A study of particle placement.</w:t>
      </w:r>
      <w:r>
        <w:rPr>
          <w:noProof/>
        </w:rPr>
        <w:t xml:space="preserve"> (Open Linguistics). New York: Continuum.</w:t>
      </w:r>
    </w:p>
    <w:p w14:paraId="76B2993C" w14:textId="1EE27600" w:rsidR="00D77282" w:rsidRDefault="00D77282" w:rsidP="000B00B9">
      <w:pPr>
        <w:keepLines/>
        <w:widowControl w:val="0"/>
        <w:autoSpaceDE w:val="0"/>
        <w:autoSpaceDN w:val="0"/>
        <w:adjustRightInd w:val="0"/>
        <w:spacing w:before="120" w:after="120" w:line="240" w:lineRule="auto"/>
        <w:ind w:left="480" w:hanging="480"/>
        <w:rPr>
          <w:noProof/>
        </w:rPr>
      </w:pPr>
      <w:r w:rsidRPr="00D77282">
        <w:rPr>
          <w:noProof/>
        </w:rPr>
        <w:t xml:space="preserve">Gries, Stefan Th. 2008. Dispersions and adjusted frequencies in corpora. </w:t>
      </w:r>
      <w:r w:rsidRPr="00D77282">
        <w:rPr>
          <w:rStyle w:val="BookTitle"/>
        </w:rPr>
        <w:t>International Journal of Corpus Linguistics</w:t>
      </w:r>
      <w:r w:rsidRPr="00D77282">
        <w:rPr>
          <w:noProof/>
        </w:rPr>
        <w:t xml:space="preserve"> 13(4)</w:t>
      </w:r>
      <w:r>
        <w:rPr>
          <w:noProof/>
        </w:rPr>
        <w:t>:</w:t>
      </w:r>
      <w:r w:rsidRPr="00D77282">
        <w:rPr>
          <w:noProof/>
        </w:rPr>
        <w:t xml:space="preserve"> 403–437.</w:t>
      </w:r>
    </w:p>
    <w:p w14:paraId="70D5A2EE" w14:textId="4E693070" w:rsidR="00F278C6" w:rsidRDefault="00F278C6" w:rsidP="000B00B9">
      <w:pPr>
        <w:keepLines/>
        <w:widowControl w:val="0"/>
        <w:autoSpaceDE w:val="0"/>
        <w:autoSpaceDN w:val="0"/>
        <w:adjustRightInd w:val="0"/>
        <w:spacing w:before="120" w:after="120" w:line="240" w:lineRule="auto"/>
        <w:ind w:left="480" w:hanging="480"/>
        <w:rPr>
          <w:noProof/>
        </w:rPr>
      </w:pPr>
      <w:r w:rsidRPr="00F278C6">
        <w:rPr>
          <w:noProof/>
        </w:rPr>
        <w:t xml:space="preserve">Gries, Stefan Th. 2010. Dispersions and adjusted frequencies in corpora: Further explorations. In Stefan Th. Gries, Stephanie Wulff &amp; Mark Davies (eds.), </w:t>
      </w:r>
      <w:r w:rsidRPr="00F278C6">
        <w:rPr>
          <w:rStyle w:val="BookTitle"/>
        </w:rPr>
        <w:t>Corpus linguistic applications: Current studies, new directions</w:t>
      </w:r>
      <w:r w:rsidRPr="00F278C6">
        <w:rPr>
          <w:noProof/>
        </w:rPr>
        <w:t>,</w:t>
      </w:r>
      <w:r>
        <w:rPr>
          <w:noProof/>
        </w:rPr>
        <w:t xml:space="preserve"> pp.</w:t>
      </w:r>
      <w:r w:rsidRPr="00F278C6">
        <w:rPr>
          <w:noProof/>
        </w:rPr>
        <w:t xml:space="preserve"> 197–212. Amsterdam: Rodopi.</w:t>
      </w:r>
    </w:p>
    <w:p w14:paraId="34740ABC" w14:textId="421FB84B" w:rsidR="005C1A79" w:rsidRDefault="005C1A79" w:rsidP="000B00B9">
      <w:pPr>
        <w:keepLines/>
        <w:widowControl w:val="0"/>
        <w:autoSpaceDE w:val="0"/>
        <w:autoSpaceDN w:val="0"/>
        <w:adjustRightInd w:val="0"/>
        <w:spacing w:before="120" w:after="120" w:line="240" w:lineRule="auto"/>
        <w:ind w:left="480" w:hanging="480"/>
        <w:rPr>
          <w:noProof/>
        </w:rPr>
      </w:pPr>
      <w:r w:rsidRPr="005C1A79">
        <w:rPr>
          <w:noProof/>
        </w:rPr>
        <w:t xml:space="preserve">Gries, Stefan Th. &amp; Nick C. Ellis. 2015. Statistical measures for usage-based linguistics. </w:t>
      </w:r>
      <w:r w:rsidRPr="00B115ED">
        <w:rPr>
          <w:rStyle w:val="BookTitle"/>
        </w:rPr>
        <w:t>Language Learning</w:t>
      </w:r>
      <w:r w:rsidR="000F5783">
        <w:rPr>
          <w:noProof/>
        </w:rPr>
        <w:t xml:space="preserve"> 6</w:t>
      </w:r>
      <w:r w:rsidR="00B115ED">
        <w:rPr>
          <w:noProof/>
        </w:rPr>
        <w:t>5 (Supplement 1)</w:t>
      </w:r>
      <w:r w:rsidRPr="005C1A79">
        <w:rPr>
          <w:noProof/>
        </w:rPr>
        <w:t xml:space="preserve">, </w:t>
      </w:r>
      <w:r>
        <w:rPr>
          <w:noProof/>
        </w:rPr>
        <w:t xml:space="preserve">pp. </w:t>
      </w:r>
      <w:r w:rsidR="00B115ED">
        <w:rPr>
          <w:noProof/>
        </w:rPr>
        <w:t>1</w:t>
      </w:r>
      <w:r w:rsidRPr="005C1A79">
        <w:rPr>
          <w:noProof/>
        </w:rPr>
        <w:t>–</w:t>
      </w:r>
      <w:r w:rsidR="00B115ED" w:rsidRPr="005C1A79">
        <w:rPr>
          <w:noProof/>
        </w:rPr>
        <w:t>28</w:t>
      </w:r>
      <w:r>
        <w:rPr>
          <w:noProof/>
        </w:rPr>
        <w:t>.</w:t>
      </w:r>
    </w:p>
    <w:p w14:paraId="3A911E4F" w14:textId="77777777"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 xml:space="preserve">Harris, Zellig. </w:t>
      </w:r>
      <w:r w:rsidRPr="00B46FAD">
        <w:rPr>
          <w:noProof/>
        </w:rPr>
        <w:t xml:space="preserve">1951. </w:t>
      </w:r>
      <w:r w:rsidRPr="00D1797F">
        <w:rPr>
          <w:rStyle w:val="BookTitle"/>
        </w:rPr>
        <w:t>Methods in structural linguistics</w:t>
      </w:r>
      <w:r w:rsidRPr="00B46FAD">
        <w:rPr>
          <w:noProof/>
        </w:rPr>
        <w:t>. Chicago:</w:t>
      </w:r>
      <w:r w:rsidRPr="000B1A28">
        <w:rPr>
          <w:noProof/>
        </w:rPr>
        <w:t xml:space="preserve"> University of Chicago Press.</w:t>
      </w:r>
    </w:p>
    <w:p w14:paraId="6C44A034" w14:textId="45D37A06"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aspelmath, Martin. 2007. Pre-established categories don’t exist: Consequences for language description and typol</w:t>
      </w:r>
      <w:r w:rsidRPr="00B46FAD">
        <w:rPr>
          <w:noProof/>
        </w:rPr>
        <w:t xml:space="preserve">ogy. </w:t>
      </w:r>
      <w:r w:rsidRPr="00D1797F">
        <w:rPr>
          <w:rStyle w:val="BookTitle"/>
        </w:rPr>
        <w:t>Linguistic Typology</w:t>
      </w:r>
      <w:r w:rsidRPr="00B46FAD">
        <w:rPr>
          <w:noProof/>
        </w:rPr>
        <w:t xml:space="preserve"> 11(1)</w:t>
      </w:r>
      <w:r w:rsidR="00B46FAD">
        <w:rPr>
          <w:noProof/>
        </w:rPr>
        <w:t>:</w:t>
      </w:r>
      <w:r w:rsidR="003C09AB">
        <w:rPr>
          <w:noProof/>
        </w:rPr>
        <w:t xml:space="preserve"> </w:t>
      </w:r>
      <w:r w:rsidRPr="00B46FAD">
        <w:rPr>
          <w:noProof/>
        </w:rPr>
        <w:t>119–132.</w:t>
      </w:r>
    </w:p>
    <w:p w14:paraId="1FC2CD20" w14:textId="224AADCE"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aspelmath, Martin. 2010. The interplay between comparative concepts and descriptive categories (Reply to Newme</w:t>
      </w:r>
      <w:r w:rsidRPr="00B46FAD">
        <w:rPr>
          <w:noProof/>
        </w:rPr>
        <w:t xml:space="preserve">yer). </w:t>
      </w:r>
      <w:r w:rsidRPr="00D1797F">
        <w:rPr>
          <w:rStyle w:val="BookTitle"/>
        </w:rPr>
        <w:t>Language</w:t>
      </w:r>
      <w:r w:rsidRPr="00B46FAD">
        <w:rPr>
          <w:noProof/>
        </w:rPr>
        <w:t xml:space="preserve"> 86(3)</w:t>
      </w:r>
      <w:r w:rsidR="00B46FAD">
        <w:rPr>
          <w:noProof/>
        </w:rPr>
        <w:t>:</w:t>
      </w:r>
      <w:r w:rsidRPr="00B46FAD">
        <w:rPr>
          <w:noProof/>
        </w:rPr>
        <w:t xml:space="preserve"> 696</w:t>
      </w:r>
      <w:r w:rsidRPr="000B1A28">
        <w:rPr>
          <w:noProof/>
        </w:rPr>
        <w:t>–699.</w:t>
      </w:r>
    </w:p>
    <w:p w14:paraId="0F43FD33" w14:textId="5F6AAB12"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 xml:space="preserve">Haspelmath, Martin. 2014. (Non-)universality of word-classes and words: The mid-20th century </w:t>
      </w:r>
      <w:r w:rsidRPr="00B46FAD">
        <w:rPr>
          <w:noProof/>
        </w:rPr>
        <w:t xml:space="preserve">shift. </w:t>
      </w:r>
      <w:r w:rsidRPr="00D1797F">
        <w:rPr>
          <w:rStyle w:val="BookTitle"/>
        </w:rPr>
        <w:t>History &amp; Philosophy of the Language Sciences</w:t>
      </w:r>
      <w:r w:rsidRPr="00B46FAD">
        <w:rPr>
          <w:noProof/>
        </w:rPr>
        <w:t>.</w:t>
      </w:r>
      <w:r w:rsidR="00B46FAD" w:rsidRPr="00B46FAD">
        <w:rPr>
          <w:noProof/>
        </w:rPr>
        <w:t xml:space="preserve"> Accessible at: </w:t>
      </w:r>
      <w:hyperlink r:id="rId11" w:history="1">
        <w:r w:rsidRPr="00A13A57">
          <w:rPr>
            <w:rStyle w:val="Hyperlink"/>
            <w:noProof/>
          </w:rPr>
          <w:t>https://hiphilangsci.net/2014/10/08/non-universality-of-word-classes-and-words-the-mid-20th-century-shift/</w:t>
        </w:r>
      </w:hyperlink>
      <w:r w:rsidRPr="000B1A28">
        <w:rPr>
          <w:noProof/>
        </w:rPr>
        <w:t>.</w:t>
      </w:r>
    </w:p>
    <w:p w14:paraId="3E554653" w14:textId="77777777"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engeveld, Kees.</w:t>
      </w:r>
      <w:r w:rsidRPr="00B46FAD">
        <w:rPr>
          <w:noProof/>
        </w:rPr>
        <w:t xml:space="preserve"> 1992. </w:t>
      </w:r>
      <w:r w:rsidRPr="00D1797F">
        <w:rPr>
          <w:rStyle w:val="BookTitle"/>
        </w:rPr>
        <w:t>Non-verbal predication: Theory, typology, diachrony</w:t>
      </w:r>
      <w:r w:rsidRPr="00B46FAD">
        <w:rPr>
          <w:noProof/>
        </w:rPr>
        <w:t>. (Functional Grammar Series 15). B</w:t>
      </w:r>
      <w:r w:rsidRPr="000B1A28">
        <w:rPr>
          <w:noProof/>
        </w:rPr>
        <w:t>erlin: Mouton de Gruyter.</w:t>
      </w:r>
    </w:p>
    <w:p w14:paraId="6877ABDA" w14:textId="7BD9C3E1" w:rsidR="000B1A28" w:rsidRPr="00B46FAD" w:rsidRDefault="000B1A28" w:rsidP="001A2233">
      <w:pPr>
        <w:keepLines/>
        <w:widowControl w:val="0"/>
        <w:autoSpaceDE w:val="0"/>
        <w:autoSpaceDN w:val="0"/>
        <w:adjustRightInd w:val="0"/>
        <w:spacing w:before="120" w:after="120" w:line="240" w:lineRule="auto"/>
        <w:ind w:left="480" w:hanging="480"/>
        <w:rPr>
          <w:noProof/>
        </w:rPr>
      </w:pPr>
      <w:r w:rsidRPr="000B1A28">
        <w:rPr>
          <w:noProof/>
        </w:rPr>
        <w:t xml:space="preserve">Hengeveld, Kees &amp; Jan Rijkhoff. 2005. </w:t>
      </w:r>
      <w:r w:rsidRPr="00D1797F">
        <w:rPr>
          <w:rStyle w:val="BookTitle"/>
        </w:rPr>
        <w:t>Mundari as a flexible language</w:t>
      </w:r>
      <w:r w:rsidRPr="00B46FAD">
        <w:rPr>
          <w:noProof/>
        </w:rPr>
        <w:t xml:space="preserve">. </w:t>
      </w:r>
      <w:r w:rsidRPr="00B46FAD">
        <w:rPr>
          <w:iCs/>
          <w:noProof/>
        </w:rPr>
        <w:t>Linguistic Typology</w:t>
      </w:r>
      <w:r w:rsidRPr="00B46FAD">
        <w:rPr>
          <w:noProof/>
        </w:rPr>
        <w:t xml:space="preserve"> 9(3)</w:t>
      </w:r>
      <w:r w:rsidR="00144503">
        <w:rPr>
          <w:noProof/>
        </w:rPr>
        <w:t>:</w:t>
      </w:r>
      <w:r w:rsidRPr="00B46FAD">
        <w:rPr>
          <w:noProof/>
        </w:rPr>
        <w:t xml:space="preserve"> 406–431.</w:t>
      </w:r>
    </w:p>
    <w:p w14:paraId="5208B1E5" w14:textId="42EFEC04"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lastRenderedPageBreak/>
        <w:t>Hengeveld, Kees, Jan Rijkhoff &amp; Anna S</w:t>
      </w:r>
      <w:r w:rsidRPr="006A6CEA">
        <w:rPr>
          <w:noProof/>
        </w:rPr>
        <w:t xml:space="preserve">iewierska. 2004. Parts-of-speech systems and word order. </w:t>
      </w:r>
      <w:r w:rsidRPr="00D1797F">
        <w:rPr>
          <w:rStyle w:val="BookTitle"/>
        </w:rPr>
        <w:t>Journal of Linguistics</w:t>
      </w:r>
      <w:r w:rsidRPr="006A6CEA">
        <w:rPr>
          <w:noProof/>
        </w:rPr>
        <w:t xml:space="preserve"> 40(3)</w:t>
      </w:r>
      <w:r w:rsidR="00144503">
        <w:rPr>
          <w:noProof/>
        </w:rPr>
        <w:t xml:space="preserve">: </w:t>
      </w:r>
      <w:r w:rsidRPr="000B1A28">
        <w:rPr>
          <w:noProof/>
        </w:rPr>
        <w:t>527–570.</w:t>
      </w:r>
    </w:p>
    <w:p w14:paraId="329D8704" w14:textId="57DBB1A9"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ol</w:t>
      </w:r>
      <w:r w:rsidRPr="00144503">
        <w:rPr>
          <w:noProof/>
        </w:rPr>
        <w:t xml:space="preserve">ton, Gary. 1999. Categoriality of property words in a switch-adjective language. </w:t>
      </w:r>
      <w:r w:rsidRPr="00D1797F">
        <w:rPr>
          <w:rStyle w:val="BookTitle"/>
        </w:rPr>
        <w:t>Linguistic Typology</w:t>
      </w:r>
      <w:r w:rsidRPr="00144503">
        <w:rPr>
          <w:noProof/>
        </w:rPr>
        <w:t xml:space="preserve"> 3(3)</w:t>
      </w:r>
      <w:r w:rsidR="00144503" w:rsidRPr="00144503">
        <w:rPr>
          <w:noProof/>
        </w:rPr>
        <w:t>:</w:t>
      </w:r>
      <w:r w:rsidRPr="000B1A28">
        <w:rPr>
          <w:noProof/>
        </w:rPr>
        <w:t xml:space="preserve"> 341–360.</w:t>
      </w:r>
    </w:p>
    <w:p w14:paraId="605182B6" w14:textId="73F91239"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0B1A28">
        <w:rPr>
          <w:noProof/>
        </w:rPr>
        <w:t>Hopper, Paul J. &amp; Sandra A. Thompson</w:t>
      </w:r>
      <w:r w:rsidRPr="00144503">
        <w:rPr>
          <w:noProof/>
        </w:rPr>
        <w:t xml:space="preserve">. 1984. The discourse basis for lexical categories in Universal Grammar. </w:t>
      </w:r>
      <w:r w:rsidRPr="00D1797F">
        <w:rPr>
          <w:rStyle w:val="BookTitle"/>
        </w:rPr>
        <w:t xml:space="preserve">Language </w:t>
      </w:r>
      <w:r w:rsidRPr="00144503">
        <w:rPr>
          <w:noProof/>
        </w:rPr>
        <w:t>60</w:t>
      </w:r>
      <w:r w:rsidRPr="003C09AB">
        <w:rPr>
          <w:noProof/>
        </w:rPr>
        <w:t>(4)</w:t>
      </w:r>
      <w:r w:rsidR="00144503" w:rsidRPr="003C09AB">
        <w:rPr>
          <w:noProof/>
        </w:rPr>
        <w:t>:</w:t>
      </w:r>
      <w:r w:rsidRPr="003C09AB">
        <w:rPr>
          <w:noProof/>
        </w:rPr>
        <w:t xml:space="preserve"> 703–752.</w:t>
      </w:r>
    </w:p>
    <w:p w14:paraId="32106D4A" w14:textId="1D7098A1"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Hopper, Paul J. &amp; Elizabeth Closs Traugott. 2003. </w:t>
      </w:r>
      <w:r w:rsidRPr="00D1797F">
        <w:rPr>
          <w:rStyle w:val="BookTitle"/>
        </w:rPr>
        <w:t>Grammaticalization</w:t>
      </w:r>
      <w:r w:rsidRPr="003C09AB">
        <w:rPr>
          <w:noProof/>
        </w:rPr>
        <w:t>. 2</w:t>
      </w:r>
      <w:r w:rsidRPr="00D1797F">
        <w:rPr>
          <w:noProof/>
          <w:vertAlign w:val="superscript"/>
        </w:rPr>
        <w:t>nd</w:t>
      </w:r>
      <w:r w:rsidRPr="003C09AB">
        <w:rPr>
          <w:noProof/>
        </w:rPr>
        <w:t xml:space="preserve"> ed. (Cambridge Textbooks in Linguistics). Cambridge: Cambridge University Press.</w:t>
      </w:r>
    </w:p>
    <w:p w14:paraId="3B3D7C4F" w14:textId="26C350B2"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Jacobsen, William H. 1979. Noun and verb in Nootkan. In Barbara S. Efrat (ed.), </w:t>
      </w:r>
      <w:r w:rsidRPr="00D1797F">
        <w:rPr>
          <w:rStyle w:val="BookTitle"/>
        </w:rPr>
        <w:t>The Victoria conference on northwestern languages</w:t>
      </w:r>
      <w:r w:rsidRPr="003C09AB">
        <w:rPr>
          <w:noProof/>
        </w:rPr>
        <w:t>,</w:t>
      </w:r>
      <w:r w:rsidR="003C09AB" w:rsidRPr="003C09AB">
        <w:rPr>
          <w:noProof/>
        </w:rPr>
        <w:t xml:space="preserve"> pp.</w:t>
      </w:r>
      <w:r w:rsidRPr="003C09AB">
        <w:rPr>
          <w:noProof/>
        </w:rPr>
        <w:t xml:space="preserve"> 83–155. Victoria, B.C.: British Columbia Provincial Museum.</w:t>
      </w:r>
    </w:p>
    <w:p w14:paraId="2DFB9707" w14:textId="7AF328D4" w:rsidR="00BC6782" w:rsidRDefault="00BC6782" w:rsidP="001A2233">
      <w:pPr>
        <w:keepLines/>
        <w:widowControl w:val="0"/>
        <w:autoSpaceDE w:val="0"/>
        <w:autoSpaceDN w:val="0"/>
        <w:adjustRightInd w:val="0"/>
        <w:spacing w:before="120" w:after="120" w:line="240" w:lineRule="auto"/>
        <w:ind w:left="480" w:hanging="480"/>
        <w:rPr>
          <w:noProof/>
        </w:rPr>
      </w:pPr>
      <w:r w:rsidRPr="00BC6782">
        <w:rPr>
          <w:noProof/>
        </w:rPr>
        <w:t xml:space="preserve">Kastovsky, Dieter. 1968. </w:t>
      </w:r>
      <w:r w:rsidRPr="00BC6782">
        <w:rPr>
          <w:rStyle w:val="BookTitle"/>
        </w:rPr>
        <w:t>Old English deverbal substantives derived by means of a zero morpheme.</w:t>
      </w:r>
      <w:r w:rsidRPr="00BC6782">
        <w:rPr>
          <w:noProof/>
        </w:rPr>
        <w:t xml:space="preserve"> </w:t>
      </w:r>
      <w:r>
        <w:rPr>
          <w:noProof/>
        </w:rPr>
        <w:t xml:space="preserve">Ph.D. dissertation, </w:t>
      </w:r>
      <w:r w:rsidRPr="00BC6782">
        <w:rPr>
          <w:noProof/>
        </w:rPr>
        <w:t>Tübingen University.</w:t>
      </w:r>
    </w:p>
    <w:p w14:paraId="5D72595B" w14:textId="188C7431" w:rsidR="005268BE" w:rsidRPr="003C09AB" w:rsidRDefault="00353CD1" w:rsidP="001A2233">
      <w:pPr>
        <w:keepLines/>
        <w:widowControl w:val="0"/>
        <w:autoSpaceDE w:val="0"/>
        <w:autoSpaceDN w:val="0"/>
        <w:adjustRightInd w:val="0"/>
        <w:spacing w:before="120" w:after="120" w:line="240" w:lineRule="auto"/>
        <w:ind w:left="480" w:hanging="480"/>
        <w:rPr>
          <w:noProof/>
        </w:rPr>
      </w:pPr>
      <w:r w:rsidRPr="00353CD1">
        <w:rPr>
          <w:noProof/>
        </w:rPr>
        <w:t xml:space="preserve">Kastovsky, Dieter. 1996. Verbal derivation in English: a historical survey, Or: Much ado about nothing. In Derek Britton (ed.), </w:t>
      </w:r>
      <w:r w:rsidRPr="00353CD1">
        <w:rPr>
          <w:rStyle w:val="BookTitle"/>
        </w:rPr>
        <w:t>English historical linguistics 1994</w:t>
      </w:r>
      <w:r w:rsidRPr="00353CD1">
        <w:rPr>
          <w:noProof/>
        </w:rPr>
        <w:t>,</w:t>
      </w:r>
      <w:r>
        <w:rPr>
          <w:noProof/>
        </w:rPr>
        <w:t xml:space="preserve"> pp.</w:t>
      </w:r>
      <w:r w:rsidRPr="00353CD1">
        <w:rPr>
          <w:noProof/>
        </w:rPr>
        <w:t xml:space="preserve"> 93–117. (Current Issues in Linguistic Theory</w:t>
      </w:r>
      <w:r>
        <w:rPr>
          <w:noProof/>
        </w:rPr>
        <w:t xml:space="preserve"> 135</w:t>
      </w:r>
      <w:r w:rsidRPr="00353CD1">
        <w:rPr>
          <w:noProof/>
        </w:rPr>
        <w:t>). Amsterdam: John Benjamins.</w:t>
      </w:r>
    </w:p>
    <w:p w14:paraId="3A08C97C" w14:textId="45A8EBB5" w:rsidR="00211761" w:rsidRDefault="00211761" w:rsidP="003C09AB">
      <w:pPr>
        <w:keepLines/>
        <w:widowControl w:val="0"/>
        <w:autoSpaceDE w:val="0"/>
        <w:autoSpaceDN w:val="0"/>
        <w:adjustRightInd w:val="0"/>
        <w:spacing w:before="120" w:after="120" w:line="240" w:lineRule="auto"/>
        <w:ind w:left="480" w:hanging="480"/>
        <w:rPr>
          <w:noProof/>
        </w:rPr>
      </w:pPr>
      <w:r w:rsidRPr="00211761">
        <w:rPr>
          <w:noProof/>
        </w:rPr>
        <w:t xml:space="preserve">Kastovsky, Dieter. 2006. Typological changes in derivational morphology. In Ans van Kemenade &amp; Bettelou Los (eds.), </w:t>
      </w:r>
      <w:r w:rsidRPr="00D94D08">
        <w:rPr>
          <w:rStyle w:val="BookTitle"/>
        </w:rPr>
        <w:t>The handbook of the history of English</w:t>
      </w:r>
      <w:r w:rsidRPr="00211761">
        <w:rPr>
          <w:noProof/>
        </w:rPr>
        <w:t xml:space="preserve">, </w:t>
      </w:r>
      <w:r w:rsidR="00D94D08">
        <w:rPr>
          <w:noProof/>
        </w:rPr>
        <w:t xml:space="preserve">pp. </w:t>
      </w:r>
      <w:r w:rsidRPr="00211761">
        <w:rPr>
          <w:noProof/>
        </w:rPr>
        <w:t>151–176. (Blackwell Handbooks in Linguistics). Malden, MA: Blackwell.</w:t>
      </w:r>
    </w:p>
    <w:p w14:paraId="4F157571" w14:textId="6E226EFD" w:rsidR="003C09AB" w:rsidRDefault="000B1A28" w:rsidP="003C09AB">
      <w:pPr>
        <w:keepLines/>
        <w:widowControl w:val="0"/>
        <w:autoSpaceDE w:val="0"/>
        <w:autoSpaceDN w:val="0"/>
        <w:adjustRightInd w:val="0"/>
        <w:spacing w:before="120" w:after="120" w:line="240" w:lineRule="auto"/>
        <w:ind w:left="480" w:hanging="480"/>
        <w:rPr>
          <w:noProof/>
        </w:rPr>
      </w:pPr>
      <w:r w:rsidRPr="003C09AB">
        <w:rPr>
          <w:noProof/>
        </w:rPr>
        <w:t xml:space="preserve">Kinkade, M. Dale. 1983. Salish evidence against the universality of “noun” and “verb.” </w:t>
      </w:r>
      <w:r w:rsidRPr="00D1797F">
        <w:rPr>
          <w:rStyle w:val="BookTitle"/>
        </w:rPr>
        <w:t>Lingua</w:t>
      </w:r>
      <w:r w:rsidRPr="003C09AB">
        <w:rPr>
          <w:noProof/>
        </w:rPr>
        <w:t xml:space="preserve"> 60(1)</w:t>
      </w:r>
      <w:r w:rsidR="003C09AB" w:rsidRPr="003C09AB">
        <w:rPr>
          <w:noProof/>
        </w:rPr>
        <w:t>:</w:t>
      </w:r>
      <w:r w:rsidRPr="003C09AB">
        <w:rPr>
          <w:noProof/>
        </w:rPr>
        <w:t xml:space="preserve"> 25–39.</w:t>
      </w:r>
    </w:p>
    <w:p w14:paraId="0A9E39B4" w14:textId="2CF72FE3" w:rsidR="000B1A28" w:rsidRPr="003C09AB" w:rsidRDefault="000B1A28" w:rsidP="003C09AB">
      <w:pPr>
        <w:keepLines/>
        <w:widowControl w:val="0"/>
        <w:autoSpaceDE w:val="0"/>
        <w:autoSpaceDN w:val="0"/>
        <w:adjustRightInd w:val="0"/>
        <w:spacing w:before="120" w:after="120" w:line="240" w:lineRule="auto"/>
        <w:ind w:left="480" w:hanging="480"/>
        <w:rPr>
          <w:noProof/>
        </w:rPr>
      </w:pPr>
      <w:r w:rsidRPr="003C09AB">
        <w:rPr>
          <w:noProof/>
        </w:rPr>
        <w:t xml:space="preserve">Koch, Karsten &amp; Lisa Matthewson. 2009. The lexical category debate in Salish and its relevance for Tagalog. </w:t>
      </w:r>
      <w:r w:rsidRPr="00D1797F">
        <w:rPr>
          <w:rStyle w:val="BookTitle"/>
        </w:rPr>
        <w:t xml:space="preserve">Theoretical Linguistics </w:t>
      </w:r>
      <w:r w:rsidRPr="003C09AB">
        <w:rPr>
          <w:noProof/>
        </w:rPr>
        <w:t>35(1)</w:t>
      </w:r>
      <w:r w:rsidR="003C09AB">
        <w:rPr>
          <w:noProof/>
        </w:rPr>
        <w:t>:</w:t>
      </w:r>
      <w:r w:rsidRPr="003C09AB">
        <w:rPr>
          <w:noProof/>
        </w:rPr>
        <w:t xml:space="preserve"> 125–137.</w:t>
      </w:r>
    </w:p>
    <w:p w14:paraId="73185FEA" w14:textId="020C8E74"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Kuipers, Aert H. 1968. The categories verb-noun and transitive-intransitive in English and Squamish. </w:t>
      </w:r>
      <w:r w:rsidRPr="00D1797F">
        <w:rPr>
          <w:rStyle w:val="BookTitle"/>
        </w:rPr>
        <w:t>Lingua</w:t>
      </w:r>
      <w:r w:rsidRPr="003C09AB">
        <w:rPr>
          <w:noProof/>
        </w:rPr>
        <w:t xml:space="preserve"> 21</w:t>
      </w:r>
      <w:r w:rsidR="003C09AB">
        <w:rPr>
          <w:noProof/>
        </w:rPr>
        <w:t>:</w:t>
      </w:r>
      <w:r w:rsidRPr="003C09AB">
        <w:rPr>
          <w:noProof/>
        </w:rPr>
        <w:t xml:space="preserve"> 610–626.</w:t>
      </w:r>
    </w:p>
    <w:p w14:paraId="092496B0" w14:textId="2270925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akoff, George. 1987. </w:t>
      </w:r>
      <w:r w:rsidRPr="00D1797F">
        <w:rPr>
          <w:rStyle w:val="BookTitle"/>
        </w:rPr>
        <w:t>Women, fire, and dangerous things: What categories reveal about the mind</w:t>
      </w:r>
      <w:r w:rsidRPr="003C09AB">
        <w:rPr>
          <w:noProof/>
        </w:rPr>
        <w:t>. Chicago: University of Chicago Press.</w:t>
      </w:r>
    </w:p>
    <w:p w14:paraId="5BB58905" w14:textId="72009414"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ichtenberk, Frank. 2017. Lexical and grammatical flexibility in Toqabaqita. </w:t>
      </w:r>
      <w:r w:rsidRPr="00D1797F">
        <w:rPr>
          <w:rStyle w:val="BookTitle"/>
        </w:rPr>
        <w:t>Studies in Language</w:t>
      </w:r>
      <w:r w:rsidRPr="003C09AB">
        <w:rPr>
          <w:noProof/>
        </w:rPr>
        <w:t xml:space="preserve"> 41(2)</w:t>
      </w:r>
      <w:r w:rsidR="003C09AB">
        <w:rPr>
          <w:noProof/>
        </w:rPr>
        <w:t>:</w:t>
      </w:r>
      <w:r w:rsidRPr="003C09AB">
        <w:rPr>
          <w:noProof/>
        </w:rPr>
        <w:t xml:space="preserve"> 496–501</w:t>
      </w:r>
      <w:r w:rsidR="003C09AB">
        <w:rPr>
          <w:noProof/>
        </w:rPr>
        <w:t>.</w:t>
      </w:r>
    </w:p>
    <w:p w14:paraId="5E566FAA" w14:textId="61CBE60B"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Lier, Eva</w:t>
      </w:r>
      <w:r w:rsidR="003C39A7">
        <w:rPr>
          <w:noProof/>
        </w:rPr>
        <w:t xml:space="preserve"> van</w:t>
      </w:r>
      <w:r w:rsidRPr="003C09AB">
        <w:rPr>
          <w:noProof/>
        </w:rPr>
        <w:t xml:space="preserve">. 2006. </w:t>
      </w:r>
      <w:r w:rsidRPr="00D1797F">
        <w:rPr>
          <w:rStyle w:val="BookTitle"/>
        </w:rPr>
        <w:t>Parts-of-speech systems and dependent clauses: A typological study</w:t>
      </w:r>
      <w:r w:rsidRPr="003C09AB">
        <w:rPr>
          <w:noProof/>
        </w:rPr>
        <w:t>.</w:t>
      </w:r>
      <w:r w:rsidR="00836431">
        <w:rPr>
          <w:noProof/>
        </w:rPr>
        <w:t xml:space="preserve"> Utrecht: LOT.</w:t>
      </w:r>
    </w:p>
    <w:p w14:paraId="3506A759" w14:textId="07816261"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ier, Eva van. 2016. Lexical flexibility in Oceanic languages. </w:t>
      </w:r>
      <w:r w:rsidRPr="00B157BC">
        <w:rPr>
          <w:rStyle w:val="BookTitle"/>
        </w:rPr>
        <w:t>Linguistic Typology</w:t>
      </w:r>
      <w:r w:rsidRPr="003C09AB">
        <w:rPr>
          <w:noProof/>
        </w:rPr>
        <w:t xml:space="preserve"> 20(2)</w:t>
      </w:r>
      <w:r w:rsidR="00836431">
        <w:rPr>
          <w:noProof/>
        </w:rPr>
        <w:t>:</w:t>
      </w:r>
      <w:r w:rsidRPr="003C09AB">
        <w:rPr>
          <w:noProof/>
        </w:rPr>
        <w:t xml:space="preserve"> 197–232.</w:t>
      </w:r>
    </w:p>
    <w:p w14:paraId="7AD3E522" w14:textId="1754D9BC" w:rsidR="00386A7F" w:rsidRDefault="00386A7F" w:rsidP="00386A7F">
      <w:pPr>
        <w:keepLines/>
        <w:widowControl w:val="0"/>
        <w:autoSpaceDE w:val="0"/>
        <w:autoSpaceDN w:val="0"/>
        <w:adjustRightInd w:val="0"/>
        <w:spacing w:before="120" w:after="120" w:line="240" w:lineRule="auto"/>
        <w:ind w:left="480" w:hanging="480"/>
        <w:rPr>
          <w:noProof/>
        </w:rPr>
      </w:pPr>
      <w:r w:rsidRPr="003C09AB">
        <w:rPr>
          <w:noProof/>
        </w:rPr>
        <w:t>Lier, Eva van. 2017</w:t>
      </w:r>
      <w:r>
        <w:rPr>
          <w:noProof/>
        </w:rPr>
        <w:t>a</w:t>
      </w:r>
      <w:r w:rsidRPr="003C09AB">
        <w:rPr>
          <w:noProof/>
        </w:rPr>
        <w:t xml:space="preserve">. Introduction: Lexical flexibility in Oceanic languages. </w:t>
      </w:r>
      <w:r w:rsidRPr="00B157BC">
        <w:rPr>
          <w:rStyle w:val="BookTitle"/>
        </w:rPr>
        <w:t>Studies in Language</w:t>
      </w:r>
      <w:r w:rsidRPr="003C09AB">
        <w:rPr>
          <w:noProof/>
        </w:rPr>
        <w:t xml:space="preserve"> 41(2)</w:t>
      </w:r>
      <w:r>
        <w:rPr>
          <w:noProof/>
        </w:rPr>
        <w:t>:</w:t>
      </w:r>
      <w:r w:rsidRPr="003C09AB">
        <w:rPr>
          <w:noProof/>
        </w:rPr>
        <w:t xml:space="preserve"> 241–254.</w:t>
      </w:r>
    </w:p>
    <w:p w14:paraId="09A7DCDD" w14:textId="3E09D9D8" w:rsidR="007D4789" w:rsidRDefault="00C967F6" w:rsidP="001A2233">
      <w:pPr>
        <w:keepLines/>
        <w:widowControl w:val="0"/>
        <w:autoSpaceDE w:val="0"/>
        <w:autoSpaceDN w:val="0"/>
        <w:adjustRightInd w:val="0"/>
        <w:spacing w:before="120" w:after="120" w:line="240" w:lineRule="auto"/>
        <w:ind w:left="480" w:hanging="480"/>
        <w:rPr>
          <w:noProof/>
        </w:rPr>
      </w:pPr>
      <w:r>
        <w:rPr>
          <w:noProof/>
        </w:rPr>
        <w:t>Lier, Eva van (ed.). 2017</w:t>
      </w:r>
      <w:r w:rsidR="00386A7F">
        <w:rPr>
          <w:noProof/>
        </w:rPr>
        <w:t>b</w:t>
      </w:r>
      <w:r>
        <w:rPr>
          <w:noProof/>
        </w:rPr>
        <w:t xml:space="preserve">. </w:t>
      </w:r>
      <w:r w:rsidRPr="00B157BC">
        <w:rPr>
          <w:rStyle w:val="BookTitle"/>
        </w:rPr>
        <w:t>Lexical flexibility in Oceanic languages</w:t>
      </w:r>
      <w:r w:rsidR="00305A78">
        <w:rPr>
          <w:noProof/>
        </w:rPr>
        <w:t>. (Studies in Language 41). Amsterdam: John Benjamins.</w:t>
      </w:r>
    </w:p>
    <w:p w14:paraId="78F372E8" w14:textId="0FE5F638"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lastRenderedPageBreak/>
        <w:t xml:space="preserve">Lier, Eva van &amp; Jan Rijkhoff. 2013. Flexible word classes in linguistic typology and grammatical theory. In Eva van Lier &amp; Jan Rijkhoff (eds.), </w:t>
      </w:r>
      <w:r w:rsidRPr="00B157BC">
        <w:rPr>
          <w:rStyle w:val="BookTitle"/>
        </w:rPr>
        <w:t>Flexible word classes: Typological studies of underspecified parts of speech</w:t>
      </w:r>
      <w:r w:rsidRPr="003C09AB">
        <w:rPr>
          <w:noProof/>
        </w:rPr>
        <w:t>,</w:t>
      </w:r>
      <w:r w:rsidR="00305A78">
        <w:rPr>
          <w:noProof/>
        </w:rPr>
        <w:t xml:space="preserve"> pp.</w:t>
      </w:r>
      <w:r w:rsidRPr="003C09AB">
        <w:rPr>
          <w:noProof/>
        </w:rPr>
        <w:t xml:space="preserve"> 1–30. Oxford: Oxford University Press.</w:t>
      </w:r>
    </w:p>
    <w:p w14:paraId="51B24A72" w14:textId="21AC9D9F"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uuk, Erkki. 2010. Nouns, verbs and flexibles: Implications for typologies of word classes. </w:t>
      </w:r>
      <w:r w:rsidRPr="00B157BC">
        <w:rPr>
          <w:rStyle w:val="BookTitle"/>
        </w:rPr>
        <w:t>Language Sciences</w:t>
      </w:r>
      <w:r w:rsidRPr="003C09AB">
        <w:rPr>
          <w:noProof/>
        </w:rPr>
        <w:t xml:space="preserve"> 32(3)</w:t>
      </w:r>
      <w:r w:rsidR="00EB6530">
        <w:rPr>
          <w:noProof/>
        </w:rPr>
        <w:t>:</w:t>
      </w:r>
      <w:r w:rsidRPr="003C09AB">
        <w:rPr>
          <w:noProof/>
        </w:rPr>
        <w:t xml:space="preserve"> 349–365.</w:t>
      </w:r>
    </w:p>
    <w:p w14:paraId="3FDEE975" w14:textId="3193D4F4"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yons, John. 1977. </w:t>
      </w:r>
      <w:r w:rsidRPr="00B157BC">
        <w:rPr>
          <w:rStyle w:val="BookTitle"/>
        </w:rPr>
        <w:t>Semantics</w:t>
      </w:r>
      <w:r w:rsidR="002D6C05" w:rsidRPr="00B157BC">
        <w:rPr>
          <w:rStyle w:val="BookTitle"/>
        </w:rPr>
        <w:t>,</w:t>
      </w:r>
      <w:r w:rsidRPr="00B157BC">
        <w:rPr>
          <w:rStyle w:val="BookTitle"/>
        </w:rPr>
        <w:t xml:space="preserve"> Vol. 2</w:t>
      </w:r>
      <w:r w:rsidRPr="003C09AB">
        <w:rPr>
          <w:noProof/>
        </w:rPr>
        <w:t>. Cambridge: Cambridge University Press.</w:t>
      </w:r>
    </w:p>
    <w:p w14:paraId="65AEF283" w14:textId="72D359AE"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allinson, G. &amp; B. J. Blake. 1981. </w:t>
      </w:r>
      <w:r w:rsidRPr="00B157BC">
        <w:rPr>
          <w:rStyle w:val="BookTitle"/>
        </w:rPr>
        <w:t>Language typology: Cross-linguistic studies in syntax</w:t>
      </w:r>
      <w:r w:rsidRPr="003C09AB">
        <w:rPr>
          <w:noProof/>
        </w:rPr>
        <w:t>.</w:t>
      </w:r>
      <w:r w:rsidR="002D6C05">
        <w:rPr>
          <w:noProof/>
        </w:rPr>
        <w:t xml:space="preserve"> (North-Holland Linguistic Series 46).</w:t>
      </w:r>
      <w:r w:rsidRPr="003C09AB">
        <w:rPr>
          <w:noProof/>
        </w:rPr>
        <w:t xml:space="preserve"> </w:t>
      </w:r>
      <w:r w:rsidR="002D6C05">
        <w:rPr>
          <w:noProof/>
        </w:rPr>
        <w:t>Amsterdam</w:t>
      </w:r>
      <w:r w:rsidRPr="003C09AB">
        <w:rPr>
          <w:noProof/>
        </w:rPr>
        <w:t>: North-Holland.</w:t>
      </w:r>
    </w:p>
    <w:p w14:paraId="039A7099" w14:textId="6778F261"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cDonald, Edward. 2013. The creation of “parts of speech” for Chinese: “Translingual practice” across Graeco-Roman and Sinitic traditions. </w:t>
      </w:r>
      <w:r w:rsidRPr="00B157BC">
        <w:rPr>
          <w:rStyle w:val="BookTitle"/>
        </w:rPr>
        <w:t>History &amp; Philosophy of the Language Sciences</w:t>
      </w:r>
      <w:r w:rsidRPr="003C09AB">
        <w:rPr>
          <w:noProof/>
        </w:rPr>
        <w:t>.</w:t>
      </w:r>
      <w:r w:rsidR="003366D2">
        <w:rPr>
          <w:noProof/>
        </w:rPr>
        <w:t xml:space="preserve"> Accessible at:</w:t>
      </w:r>
      <w:r w:rsidRPr="003C09AB">
        <w:rPr>
          <w:noProof/>
        </w:rPr>
        <w:t xml:space="preserve"> </w:t>
      </w:r>
      <w:hyperlink r:id="rId12" w:history="1">
        <w:r w:rsidRPr="003366D2">
          <w:rPr>
            <w:rStyle w:val="Hyperlink"/>
            <w:noProof/>
          </w:rPr>
          <w:t>https://hiphilangsci.net/2013/06/12/the-creation-of-parts-of-speech-for-chinese-translingual-practice-across-graeco-roman-and-sinitic-traditions/</w:t>
        </w:r>
      </w:hyperlink>
      <w:r w:rsidRPr="003C09AB">
        <w:rPr>
          <w:noProof/>
        </w:rPr>
        <w:t>.</w:t>
      </w:r>
    </w:p>
    <w:p w14:paraId="56DE4B5D" w14:textId="0BD5CA2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cGregor, William B. 2013. Lexical categories in Gooniyandi, Kimberley, Western Australia. In Jan Rijkhoff &amp; Eva van Lier (eds.), </w:t>
      </w:r>
      <w:r w:rsidRPr="00B157BC">
        <w:rPr>
          <w:rStyle w:val="BookTitle"/>
        </w:rPr>
        <w:t>Flexible word classes: Typological studies of underspecified parts of speech</w:t>
      </w:r>
      <w:r w:rsidRPr="003C09AB">
        <w:rPr>
          <w:noProof/>
        </w:rPr>
        <w:t xml:space="preserve">, </w:t>
      </w:r>
      <w:r w:rsidR="006751FD">
        <w:rPr>
          <w:noProof/>
        </w:rPr>
        <w:t xml:space="preserve">pp. </w:t>
      </w:r>
      <w:r w:rsidRPr="003C09AB">
        <w:rPr>
          <w:noProof/>
        </w:rPr>
        <w:t>221–246. Oxford: Oxford University Press.</w:t>
      </w:r>
    </w:p>
    <w:p w14:paraId="28FE07F4" w14:textId="4EAC91F9"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ithun, Marianne. 1999. </w:t>
      </w:r>
      <w:r w:rsidRPr="00B157BC">
        <w:rPr>
          <w:rStyle w:val="BookTitle"/>
        </w:rPr>
        <w:t>The languages of Native North America</w:t>
      </w:r>
      <w:r w:rsidRPr="003C09AB">
        <w:rPr>
          <w:noProof/>
        </w:rPr>
        <w:t>.</w:t>
      </w:r>
      <w:r w:rsidR="006751FD">
        <w:rPr>
          <w:noProof/>
        </w:rPr>
        <w:t xml:space="preserve"> (Cambridge Language Surveys).</w:t>
      </w:r>
      <w:r w:rsidRPr="003C09AB">
        <w:rPr>
          <w:noProof/>
        </w:rPr>
        <w:t xml:space="preserve"> Cambridge: Cambridge University Press.</w:t>
      </w:r>
    </w:p>
    <w:p w14:paraId="3483D4F6" w14:textId="4EA2BE6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ithun, Marianne. 2000. Noun and verb in Iroquoian languages: Multicategorisation from multiple criteria. In Petra M. Vogel &amp; Bernard Comrie (eds.), </w:t>
      </w:r>
      <w:r w:rsidRPr="00B157BC">
        <w:rPr>
          <w:rStyle w:val="BookTitle"/>
        </w:rPr>
        <w:t>Approaches to the typology of word classes</w:t>
      </w:r>
      <w:r w:rsidRPr="003C09AB">
        <w:rPr>
          <w:noProof/>
        </w:rPr>
        <w:t xml:space="preserve">, </w:t>
      </w:r>
      <w:r w:rsidR="006751FD">
        <w:rPr>
          <w:noProof/>
        </w:rPr>
        <w:t xml:space="preserve">pp. </w:t>
      </w:r>
      <w:r w:rsidRPr="003C09AB">
        <w:rPr>
          <w:noProof/>
        </w:rPr>
        <w:t xml:space="preserve">397–420. (Empirical Approaches to Language Typology 23). Berlin: </w:t>
      </w:r>
      <w:r w:rsidR="006751FD">
        <w:rPr>
          <w:noProof/>
        </w:rPr>
        <w:t>Mouton</w:t>
      </w:r>
      <w:r w:rsidRPr="003C09AB">
        <w:rPr>
          <w:noProof/>
        </w:rPr>
        <w:t xml:space="preserve"> de Gruyter.</w:t>
      </w:r>
    </w:p>
    <w:p w14:paraId="408DB97C" w14:textId="1481686D"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ithun, Marianne. 2012. Core argument patterns and deep genetic relations: Hierarchical systems in Northern California. In Pirkko Suihkonen, Bernard Comrie &amp; Valery Solovyev (eds.), </w:t>
      </w:r>
      <w:r w:rsidRPr="00B157BC">
        <w:rPr>
          <w:rStyle w:val="BookTitle"/>
        </w:rPr>
        <w:t>Argument structure and grammatical relations: A crosslinguistic typology</w:t>
      </w:r>
      <w:r w:rsidRPr="003C09AB">
        <w:rPr>
          <w:noProof/>
        </w:rPr>
        <w:t xml:space="preserve">, </w:t>
      </w:r>
      <w:r w:rsidR="00370C45">
        <w:rPr>
          <w:noProof/>
        </w:rPr>
        <w:t xml:space="preserve">pp. </w:t>
      </w:r>
      <w:r w:rsidRPr="003C09AB">
        <w:rPr>
          <w:noProof/>
        </w:rPr>
        <w:t>257–294. (Studies in Language Companion Series 126). Amsterdam: John Benjamins.</w:t>
      </w:r>
    </w:p>
    <w:p w14:paraId="181194E7" w14:textId="0D4AF7F2"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ithun, Marianne. 2013. Prosody and independence: Free and bound person marking. In Dik Bakker &amp; Martin Haspelmath (eds.), </w:t>
      </w:r>
      <w:r w:rsidRPr="00B157BC">
        <w:rPr>
          <w:rStyle w:val="BookTitle"/>
        </w:rPr>
        <w:t>Languages across boundaries: Studies in memory of Anna Siewierska</w:t>
      </w:r>
      <w:r w:rsidRPr="003C09AB">
        <w:rPr>
          <w:noProof/>
        </w:rPr>
        <w:t xml:space="preserve">, </w:t>
      </w:r>
      <w:r w:rsidR="00370C45">
        <w:rPr>
          <w:noProof/>
        </w:rPr>
        <w:t xml:space="preserve">pp. </w:t>
      </w:r>
      <w:r w:rsidRPr="003C09AB">
        <w:rPr>
          <w:noProof/>
        </w:rPr>
        <w:t>291–312. Berlin: Mouton de Gruyter.</w:t>
      </w:r>
    </w:p>
    <w:p w14:paraId="500716F9" w14:textId="5E76F92D" w:rsidR="000B1A28" w:rsidRPr="003C09AB" w:rsidRDefault="000B1A28" w:rsidP="00420544">
      <w:pPr>
        <w:keepLines/>
        <w:widowControl w:val="0"/>
        <w:autoSpaceDE w:val="0"/>
        <w:autoSpaceDN w:val="0"/>
        <w:adjustRightInd w:val="0"/>
        <w:spacing w:before="120" w:after="120" w:line="240" w:lineRule="auto"/>
        <w:ind w:left="480" w:hanging="480"/>
        <w:rPr>
          <w:noProof/>
        </w:rPr>
      </w:pPr>
      <w:r w:rsidRPr="003C09AB">
        <w:rPr>
          <w:noProof/>
        </w:rPr>
        <w:t xml:space="preserve">Mithun, Marianne. 2017. Polycategoriality and zero derivation: Insights from Central Alaskan Yup’ik Eskimo. In Valentina Vapnarsky &amp; Edy Veneziano (eds.), </w:t>
      </w:r>
      <w:r w:rsidRPr="00B157BC">
        <w:rPr>
          <w:rStyle w:val="BookTitle"/>
        </w:rPr>
        <w:t>Lexical polycategoriality: Cross-linguistic, cross-theoretical, and language acquisition approaches</w:t>
      </w:r>
      <w:r w:rsidRPr="003C09AB">
        <w:rPr>
          <w:noProof/>
        </w:rPr>
        <w:t>,</w:t>
      </w:r>
      <w:r w:rsidR="00370C45">
        <w:rPr>
          <w:noProof/>
        </w:rPr>
        <w:t xml:space="preserve"> pp.</w:t>
      </w:r>
      <w:r w:rsidRPr="003C09AB">
        <w:rPr>
          <w:noProof/>
        </w:rPr>
        <w:t xml:space="preserve"> 155–176. (Studies in Language Companion Series</w:t>
      </w:r>
      <w:r w:rsidR="00370C45">
        <w:rPr>
          <w:noProof/>
        </w:rPr>
        <w:t xml:space="preserve"> 182</w:t>
      </w:r>
      <w:r w:rsidRPr="003C09AB">
        <w:rPr>
          <w:noProof/>
        </w:rPr>
        <w:t>). Amsterdam: John Benjamins.</w:t>
      </w:r>
    </w:p>
    <w:p w14:paraId="3B091E8E" w14:textId="52A2A2CA"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Nakayama, Toshihide. 2002. </w:t>
      </w:r>
      <w:r w:rsidRPr="00B157BC">
        <w:rPr>
          <w:rStyle w:val="BookTitle"/>
        </w:rPr>
        <w:t>Nuuchahnulth (Nootka) morphosyntax</w:t>
      </w:r>
      <w:r w:rsidRPr="003C09AB">
        <w:rPr>
          <w:noProof/>
        </w:rPr>
        <w:t>. (University of California Publications in Linguistics 134). Berkeley: University of California Press.</w:t>
      </w:r>
    </w:p>
    <w:p w14:paraId="444BF420" w14:textId="7C19466F" w:rsidR="00CA4003" w:rsidRPr="003C09AB" w:rsidRDefault="00CA4003" w:rsidP="001A2233">
      <w:pPr>
        <w:keepLines/>
        <w:widowControl w:val="0"/>
        <w:autoSpaceDE w:val="0"/>
        <w:autoSpaceDN w:val="0"/>
        <w:adjustRightInd w:val="0"/>
        <w:spacing w:before="120" w:after="120" w:line="240" w:lineRule="auto"/>
        <w:ind w:left="480" w:hanging="480"/>
        <w:rPr>
          <w:noProof/>
        </w:rPr>
      </w:pPr>
      <w:r>
        <w:rPr>
          <w:noProof/>
        </w:rPr>
        <w:t xml:space="preserve">Nakayama, Toshihide. 2003. </w:t>
      </w:r>
      <w:r w:rsidR="003129D5" w:rsidRPr="00B44D4C">
        <w:rPr>
          <w:i/>
          <w:noProof/>
        </w:rPr>
        <w:t>George Louie’s Nuu</w:t>
      </w:r>
      <w:r w:rsidR="003129D5" w:rsidRPr="00B44D4C">
        <w:rPr>
          <w:i/>
          <w:noProof/>
        </w:rPr>
        <w:noBreakHyphen/>
        <w:t>chah</w:t>
      </w:r>
      <w:r w:rsidR="003129D5" w:rsidRPr="00B44D4C">
        <w:rPr>
          <w:i/>
          <w:noProof/>
        </w:rPr>
        <w:noBreakHyphen/>
        <w:t>nulth (Ahousaht) texts with grammatical analysis.</w:t>
      </w:r>
      <w:r w:rsidR="003129D5">
        <w:rPr>
          <w:noProof/>
        </w:rPr>
        <w:t xml:space="preserve"> (Endangered Languages the Pacific Rim A2-028</w:t>
      </w:r>
      <w:r w:rsidR="00307485">
        <w:rPr>
          <w:noProof/>
        </w:rPr>
        <w:t>). Kyoto: Nakanishi Printing</w:t>
      </w:r>
      <w:r w:rsidR="00492EA1">
        <w:rPr>
          <w:noProof/>
        </w:rPr>
        <w:t>.</w:t>
      </w:r>
    </w:p>
    <w:p w14:paraId="12963145" w14:textId="77777777" w:rsidR="00370C45"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Palmer, Bill. 2017. Categorial flexibility as an artefact of the analysis. </w:t>
      </w:r>
      <w:r w:rsidRPr="00420544">
        <w:rPr>
          <w:rStyle w:val="BookTitle"/>
        </w:rPr>
        <w:t>Studies in Language</w:t>
      </w:r>
      <w:r w:rsidRPr="003C09AB">
        <w:rPr>
          <w:noProof/>
        </w:rPr>
        <w:t xml:space="preserve"> 41(2)</w:t>
      </w:r>
      <w:r w:rsidR="00370C45">
        <w:rPr>
          <w:noProof/>
        </w:rPr>
        <w:t>:</w:t>
      </w:r>
      <w:r w:rsidRPr="003C09AB">
        <w:rPr>
          <w:noProof/>
        </w:rPr>
        <w:t xml:space="preserve"> 408–444.</w:t>
      </w:r>
    </w:p>
    <w:p w14:paraId="7CE90E0D" w14:textId="75A92820" w:rsidR="00AD6711" w:rsidRDefault="00AD6711" w:rsidP="001A2233">
      <w:pPr>
        <w:keepLines/>
        <w:widowControl w:val="0"/>
        <w:autoSpaceDE w:val="0"/>
        <w:autoSpaceDN w:val="0"/>
        <w:adjustRightInd w:val="0"/>
        <w:spacing w:before="120" w:after="120" w:line="240" w:lineRule="auto"/>
        <w:ind w:left="480" w:hanging="480"/>
        <w:rPr>
          <w:noProof/>
        </w:rPr>
      </w:pPr>
      <w:r w:rsidRPr="00AD6711">
        <w:rPr>
          <w:noProof/>
        </w:rPr>
        <w:lastRenderedPageBreak/>
        <w:t xml:space="preserve">Peterson, John. 2005. There’s a grain of truth in every “myth”, or, Why the discussion of lexical classes in Mundari isn’t quite over yet. </w:t>
      </w:r>
      <w:r w:rsidRPr="00AD6711">
        <w:rPr>
          <w:rStyle w:val="BookTitle"/>
        </w:rPr>
        <w:t>Linguistic Typology</w:t>
      </w:r>
      <w:r w:rsidRPr="00AD6711">
        <w:rPr>
          <w:noProof/>
        </w:rPr>
        <w:t xml:space="preserve"> 9(3). 391–405.</w:t>
      </w:r>
    </w:p>
    <w:p w14:paraId="7FB786C2" w14:textId="7A111895"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Pustet, Regina. 2000. How arbitrary is lexical categorization? Verbs vs. adjectives. </w:t>
      </w:r>
      <w:r w:rsidRPr="00420544">
        <w:rPr>
          <w:rStyle w:val="BookTitle"/>
        </w:rPr>
        <w:t>Linguistic Typology</w:t>
      </w:r>
      <w:r w:rsidRPr="003C09AB">
        <w:rPr>
          <w:noProof/>
        </w:rPr>
        <w:t xml:space="preserve"> 4(2)</w:t>
      </w:r>
      <w:r w:rsidR="00370C45">
        <w:rPr>
          <w:noProof/>
        </w:rPr>
        <w:t xml:space="preserve">: </w:t>
      </w:r>
      <w:r w:rsidRPr="003C09AB">
        <w:rPr>
          <w:noProof/>
        </w:rPr>
        <w:t>175–212.</w:t>
      </w:r>
    </w:p>
    <w:p w14:paraId="3EB9AABA" w14:textId="1B26E8F3"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amat, Paolo. 2009. How universal are linguistic categories? </w:t>
      </w:r>
      <w:r w:rsidRPr="00420544">
        <w:rPr>
          <w:rStyle w:val="BookTitle"/>
        </w:rPr>
        <w:t>Universals of language today</w:t>
      </w:r>
      <w:r w:rsidRPr="003C09AB">
        <w:rPr>
          <w:noProof/>
        </w:rPr>
        <w:t xml:space="preserve">, </w:t>
      </w:r>
      <w:r w:rsidR="00370C45">
        <w:rPr>
          <w:noProof/>
        </w:rPr>
        <w:t xml:space="preserve">pp. </w:t>
      </w:r>
      <w:r w:rsidRPr="003C09AB">
        <w:rPr>
          <w:noProof/>
        </w:rPr>
        <w:t xml:space="preserve">1–12. (Studies in Natural Language &amp; Linguistic Theory 76). </w:t>
      </w:r>
      <w:r w:rsidR="00936399">
        <w:rPr>
          <w:noProof/>
        </w:rPr>
        <w:t xml:space="preserve">Dordrecht: </w:t>
      </w:r>
      <w:r w:rsidRPr="003C09AB">
        <w:rPr>
          <w:noProof/>
        </w:rPr>
        <w:t>Springer.</w:t>
      </w:r>
    </w:p>
    <w:p w14:paraId="73D76AEC" w14:textId="77777777"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auh, Gisa. 2010. </w:t>
      </w:r>
      <w:r w:rsidRPr="00420544">
        <w:rPr>
          <w:rStyle w:val="BookTitle"/>
        </w:rPr>
        <w:t>Syntactic categories: Their identification and description in linguistic theories</w:t>
      </w:r>
      <w:r w:rsidRPr="003C09AB">
        <w:rPr>
          <w:noProof/>
        </w:rPr>
        <w:t>. (Oxford Surveys in Syntax &amp; Morphology 7). Oxford: Oxford University Press.</w:t>
      </w:r>
    </w:p>
    <w:p w14:paraId="2A2DD945" w14:textId="7C70983E"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ijkhoff, Jan. 2007. Word classes. </w:t>
      </w:r>
      <w:r w:rsidRPr="00420544">
        <w:rPr>
          <w:rStyle w:val="BookTitle"/>
        </w:rPr>
        <w:t>Language &amp; Linguistics Compass</w:t>
      </w:r>
      <w:r w:rsidRPr="003C09AB">
        <w:rPr>
          <w:noProof/>
        </w:rPr>
        <w:t xml:space="preserve"> 1(6)</w:t>
      </w:r>
      <w:r w:rsidR="00936399">
        <w:rPr>
          <w:noProof/>
        </w:rPr>
        <w:t>:</w:t>
      </w:r>
      <w:r w:rsidRPr="003C09AB">
        <w:rPr>
          <w:noProof/>
        </w:rPr>
        <w:t xml:space="preserve"> 709–726.</w:t>
      </w:r>
    </w:p>
    <w:p w14:paraId="3BF4F785" w14:textId="4A801821"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ijkhoff, Jan. 2016. Crosslinguistic categories in morphosyntactic typology: Problems and prospects. </w:t>
      </w:r>
      <w:r w:rsidRPr="00420544">
        <w:rPr>
          <w:rStyle w:val="BookTitle"/>
        </w:rPr>
        <w:t>Linguistic Typology</w:t>
      </w:r>
      <w:r w:rsidRPr="003C09AB">
        <w:rPr>
          <w:noProof/>
        </w:rPr>
        <w:t xml:space="preserve"> 20(2)</w:t>
      </w:r>
      <w:r w:rsidR="00936399">
        <w:rPr>
          <w:noProof/>
        </w:rPr>
        <w:t>:</w:t>
      </w:r>
      <w:r w:rsidRPr="003C09AB">
        <w:rPr>
          <w:noProof/>
        </w:rPr>
        <w:t xml:space="preserve"> 333–363.</w:t>
      </w:r>
    </w:p>
    <w:p w14:paraId="3FC87FC9" w14:textId="77777777"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ijkhoff, Jan &amp; Eva van Lier (eds.). 2013. </w:t>
      </w:r>
      <w:r w:rsidRPr="00420544">
        <w:rPr>
          <w:rStyle w:val="BookTitle"/>
        </w:rPr>
        <w:t>Flexible word classes: Typological studies of underspecified parts of speech</w:t>
      </w:r>
      <w:r w:rsidRPr="003C09AB">
        <w:rPr>
          <w:noProof/>
        </w:rPr>
        <w:t>. Oxford: Oxford University Press.</w:t>
      </w:r>
    </w:p>
    <w:p w14:paraId="09DB0D07" w14:textId="62022663"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1973a. Natural categories. </w:t>
      </w:r>
      <w:r w:rsidRPr="00420544">
        <w:rPr>
          <w:rStyle w:val="BookTitle"/>
        </w:rPr>
        <w:t>Cognitive Psychology</w:t>
      </w:r>
      <w:r w:rsidRPr="003C09AB">
        <w:rPr>
          <w:noProof/>
        </w:rPr>
        <w:t xml:space="preserve"> 4(3)</w:t>
      </w:r>
      <w:r w:rsidR="00915D50">
        <w:rPr>
          <w:noProof/>
        </w:rPr>
        <w:t>:</w:t>
      </w:r>
      <w:r w:rsidRPr="003C09AB">
        <w:rPr>
          <w:noProof/>
        </w:rPr>
        <w:t xml:space="preserve"> 328–350.</w:t>
      </w:r>
    </w:p>
    <w:p w14:paraId="338F7234" w14:textId="095A3DD0"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1973b. On the internal structure of perceptual and semantic categories. </w:t>
      </w:r>
      <w:r w:rsidRPr="00420544">
        <w:rPr>
          <w:rStyle w:val="BookTitle"/>
        </w:rPr>
        <w:t>Cognitive development and the acquisition of language</w:t>
      </w:r>
      <w:r w:rsidRPr="003C09AB">
        <w:rPr>
          <w:noProof/>
        </w:rPr>
        <w:t xml:space="preserve">, </w:t>
      </w:r>
      <w:r w:rsidR="00915D50">
        <w:rPr>
          <w:noProof/>
        </w:rPr>
        <w:t xml:space="preserve">pp. </w:t>
      </w:r>
      <w:r w:rsidRPr="003C09AB">
        <w:rPr>
          <w:noProof/>
        </w:rPr>
        <w:t>111–144. New York: Academic Press.</w:t>
      </w:r>
    </w:p>
    <w:p w14:paraId="211CF242" w14:textId="101F139F"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1975. Cognitive representation of semantic categories. </w:t>
      </w:r>
      <w:r w:rsidRPr="00420544">
        <w:rPr>
          <w:rStyle w:val="BookTitle"/>
        </w:rPr>
        <w:t>Journal of Experimental Psychology</w:t>
      </w:r>
      <w:r w:rsidRPr="003C09AB">
        <w:rPr>
          <w:noProof/>
        </w:rPr>
        <w:t xml:space="preserve"> 104(3)</w:t>
      </w:r>
      <w:r w:rsidR="008B7573">
        <w:rPr>
          <w:noProof/>
        </w:rPr>
        <w:t>:</w:t>
      </w:r>
      <w:r w:rsidRPr="003C09AB">
        <w:rPr>
          <w:noProof/>
        </w:rPr>
        <w:t xml:space="preserve"> 192–233.</w:t>
      </w:r>
    </w:p>
    <w:p w14:paraId="6E869EBF" w14:textId="5E98F04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1978. Principles of categorization. In Eleanor Rosch &amp; B. B. Lloyd (eds.), </w:t>
      </w:r>
      <w:r w:rsidRPr="00420544">
        <w:rPr>
          <w:rStyle w:val="BookTitle"/>
        </w:rPr>
        <w:t>Cognition and categorization</w:t>
      </w:r>
      <w:r w:rsidRPr="003C09AB">
        <w:rPr>
          <w:noProof/>
        </w:rPr>
        <w:t>,</w:t>
      </w:r>
      <w:r w:rsidR="002A0CCD">
        <w:rPr>
          <w:noProof/>
        </w:rPr>
        <w:t xml:space="preserve"> pp.</w:t>
      </w:r>
      <w:r w:rsidRPr="003C09AB">
        <w:rPr>
          <w:noProof/>
        </w:rPr>
        <w:t xml:space="preserve"> 27–48. Hillsdale, NJ: Lawrence Erlbaum.</w:t>
      </w:r>
    </w:p>
    <w:p w14:paraId="3D84FE3F" w14:textId="684BFAD6"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amp; Carolyn B. Mervis. 1975. Family resemblances: Studies in the internal structure of categories. </w:t>
      </w:r>
      <w:r w:rsidRPr="00420544">
        <w:rPr>
          <w:rStyle w:val="BookTitle"/>
        </w:rPr>
        <w:t>Cognitive Psychology</w:t>
      </w:r>
      <w:r w:rsidRPr="003C09AB">
        <w:rPr>
          <w:noProof/>
        </w:rPr>
        <w:t xml:space="preserve"> 7(4)</w:t>
      </w:r>
      <w:r w:rsidR="002A0CCD">
        <w:rPr>
          <w:noProof/>
        </w:rPr>
        <w:t>:</w:t>
      </w:r>
      <w:r w:rsidRPr="003C09AB">
        <w:rPr>
          <w:noProof/>
        </w:rPr>
        <w:t xml:space="preserve"> 573–605.</w:t>
      </w:r>
    </w:p>
    <w:p w14:paraId="321A9047" w14:textId="2B60C1CE"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Carolyn B. Mervis, Wayne D. Gray, David M. Johnson &amp; Penny Boyes-Braem. 1976. Basic objects in natural categories. </w:t>
      </w:r>
      <w:r w:rsidRPr="00420544">
        <w:rPr>
          <w:rStyle w:val="BookTitle"/>
        </w:rPr>
        <w:t>Cognitive Psychology</w:t>
      </w:r>
      <w:r w:rsidRPr="003C09AB">
        <w:rPr>
          <w:noProof/>
        </w:rPr>
        <w:t xml:space="preserve"> 8(3)</w:t>
      </w:r>
      <w:r w:rsidR="00E02B50">
        <w:rPr>
          <w:noProof/>
        </w:rPr>
        <w:t>:</w:t>
      </w:r>
      <w:r w:rsidRPr="003C09AB">
        <w:rPr>
          <w:noProof/>
        </w:rPr>
        <w:t xml:space="preserve"> 382–439.</w:t>
      </w:r>
    </w:p>
    <w:p w14:paraId="401DC205" w14:textId="0F2EF007"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Sadock, Jerrold M. 1999. The nominalist theory of Eskimo: A case study in scientific self-deception. </w:t>
      </w:r>
      <w:r w:rsidRPr="00420544">
        <w:rPr>
          <w:rStyle w:val="BookTitle"/>
        </w:rPr>
        <w:t>International Journal of American Linguistics</w:t>
      </w:r>
      <w:r w:rsidRPr="003C09AB">
        <w:rPr>
          <w:noProof/>
        </w:rPr>
        <w:t xml:space="preserve"> 65(4)</w:t>
      </w:r>
      <w:r w:rsidR="00E02B50">
        <w:rPr>
          <w:noProof/>
        </w:rPr>
        <w:t>:</w:t>
      </w:r>
      <w:r w:rsidRPr="003C09AB">
        <w:rPr>
          <w:noProof/>
        </w:rPr>
        <w:t xml:space="preserve"> 383–406.</w:t>
      </w:r>
    </w:p>
    <w:p w14:paraId="50A90591" w14:textId="579F75C8"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Sapir, Edward. 1921. </w:t>
      </w:r>
      <w:r w:rsidRPr="00420544">
        <w:rPr>
          <w:rStyle w:val="BookTitle"/>
        </w:rPr>
        <w:t>Language: An introduction to the study of speech</w:t>
      </w:r>
      <w:r w:rsidRPr="003C09AB">
        <w:rPr>
          <w:noProof/>
        </w:rPr>
        <w:t>. New York: Harcourt, Brace &amp; Co.</w:t>
      </w:r>
    </w:p>
    <w:p w14:paraId="7F477E03" w14:textId="4E56DB9A"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Siewierska, Anna. 2004. </w:t>
      </w:r>
      <w:r w:rsidRPr="00420544">
        <w:rPr>
          <w:rStyle w:val="BookTitle"/>
        </w:rPr>
        <w:t>Person</w:t>
      </w:r>
      <w:r w:rsidRPr="003C09AB">
        <w:rPr>
          <w:noProof/>
        </w:rPr>
        <w:t>. (Cambridge Textbooks in Linguistics). Cambridge: Cambridge University Press.</w:t>
      </w:r>
    </w:p>
    <w:p w14:paraId="75338027" w14:textId="001B5C0C" w:rsidR="00863262" w:rsidRDefault="001E367B" w:rsidP="001A2233">
      <w:pPr>
        <w:keepLines/>
        <w:widowControl w:val="0"/>
        <w:autoSpaceDE w:val="0"/>
        <w:autoSpaceDN w:val="0"/>
        <w:adjustRightInd w:val="0"/>
        <w:spacing w:before="120" w:after="120" w:line="240" w:lineRule="auto"/>
        <w:ind w:left="480" w:hanging="480"/>
        <w:rPr>
          <w:noProof/>
        </w:rPr>
      </w:pPr>
      <w:r w:rsidRPr="001E367B">
        <w:rPr>
          <w:noProof/>
        </w:rPr>
        <w:t xml:space="preserve">Song, Jae Jung. 2018. </w:t>
      </w:r>
      <w:r w:rsidRPr="001E367B">
        <w:rPr>
          <w:rStyle w:val="BookTitle"/>
        </w:rPr>
        <w:t>Linguistic typology.</w:t>
      </w:r>
      <w:r w:rsidRPr="001E367B">
        <w:rPr>
          <w:noProof/>
        </w:rPr>
        <w:t xml:space="preserve"> (Oxford Textbooks in Linguistics). Oxford: Oxford University Press.</w:t>
      </w:r>
    </w:p>
    <w:p w14:paraId="42603578" w14:textId="203A23AB" w:rsidR="003E7E9C" w:rsidRDefault="003E7E9C" w:rsidP="001A2233">
      <w:pPr>
        <w:keepLines/>
        <w:widowControl w:val="0"/>
        <w:autoSpaceDE w:val="0"/>
        <w:autoSpaceDN w:val="0"/>
        <w:adjustRightInd w:val="0"/>
        <w:spacing w:before="120" w:after="120" w:line="240" w:lineRule="auto"/>
        <w:ind w:left="480" w:hanging="480"/>
      </w:pPr>
      <w:r>
        <w:rPr>
          <w:noProof/>
        </w:rPr>
        <w:t>Swadesh, Morris. 1933</w:t>
      </w:r>
      <w:r w:rsidRPr="00504267">
        <w:rPr>
          <w:noProof/>
        </w:rPr>
        <w:t xml:space="preserve">. </w:t>
      </w:r>
      <w:r w:rsidR="00D579B8" w:rsidRPr="00504267">
        <w:rPr>
          <w:rStyle w:val="BookTitle"/>
        </w:rPr>
        <w:t>The internal economy of the Nootka word.</w:t>
      </w:r>
      <w:r w:rsidR="00504267" w:rsidRPr="0006408F">
        <w:t xml:space="preserve"> Ph.D. dissertation, Department of Linguistics, Yale University.</w:t>
      </w:r>
    </w:p>
    <w:p w14:paraId="71771EFA" w14:textId="38FCF257" w:rsidR="009A75D3" w:rsidRPr="009A75D3" w:rsidRDefault="009A75D3" w:rsidP="001A2233">
      <w:pPr>
        <w:keepLines/>
        <w:widowControl w:val="0"/>
        <w:autoSpaceDE w:val="0"/>
        <w:autoSpaceDN w:val="0"/>
        <w:adjustRightInd w:val="0"/>
        <w:spacing w:before="120" w:after="120" w:line="240" w:lineRule="auto"/>
        <w:ind w:left="480" w:hanging="480"/>
        <w:rPr>
          <w:i/>
          <w:noProof/>
        </w:rPr>
      </w:pPr>
      <w:r>
        <w:rPr>
          <w:noProof/>
        </w:rPr>
        <w:t xml:space="preserve">Swadesh, Morris. 1938. Nootka internal syntax. </w:t>
      </w:r>
      <w:r w:rsidRPr="00A818F8">
        <w:rPr>
          <w:rStyle w:val="BookTitle"/>
        </w:rPr>
        <w:t>International Journal of American Linguistics</w:t>
      </w:r>
      <w:r>
        <w:rPr>
          <w:noProof/>
        </w:rPr>
        <w:t xml:space="preserve"> </w:t>
      </w:r>
      <w:r w:rsidR="00BD49EA">
        <w:rPr>
          <w:noProof/>
        </w:rPr>
        <w:t>9(2/4): 77–102.</w:t>
      </w:r>
    </w:p>
    <w:p w14:paraId="74BA4055" w14:textId="51615A99"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lastRenderedPageBreak/>
        <w:t xml:space="preserve">Taylor, John R. </w:t>
      </w:r>
      <w:r w:rsidR="00993CEF">
        <w:rPr>
          <w:noProof/>
        </w:rPr>
        <w:t>[</w:t>
      </w:r>
      <w:r w:rsidR="00E02B50">
        <w:rPr>
          <w:noProof/>
        </w:rPr>
        <w:t>1989</w:t>
      </w:r>
      <w:r w:rsidR="00993CEF">
        <w:rPr>
          <w:noProof/>
        </w:rPr>
        <w:t xml:space="preserve">] </w:t>
      </w:r>
      <w:r w:rsidR="00E02B50">
        <w:rPr>
          <w:noProof/>
        </w:rPr>
        <w:t>2003</w:t>
      </w:r>
      <w:r w:rsidRPr="003C09AB">
        <w:rPr>
          <w:noProof/>
        </w:rPr>
        <w:t xml:space="preserve">. </w:t>
      </w:r>
      <w:r w:rsidRPr="00420544">
        <w:rPr>
          <w:rStyle w:val="BookTitle"/>
        </w:rPr>
        <w:t>Linguistic categorization: Prototypes in linguistic theory</w:t>
      </w:r>
      <w:r w:rsidRPr="003C09AB">
        <w:rPr>
          <w:noProof/>
        </w:rPr>
        <w:t xml:space="preserve">. </w:t>
      </w:r>
      <w:r w:rsidR="00E02B50">
        <w:rPr>
          <w:noProof/>
        </w:rPr>
        <w:t>2</w:t>
      </w:r>
      <w:r w:rsidR="00E02B50" w:rsidRPr="00E02B50">
        <w:rPr>
          <w:noProof/>
          <w:vertAlign w:val="superscript"/>
        </w:rPr>
        <w:t>nd</w:t>
      </w:r>
      <w:r w:rsidRPr="003C09AB">
        <w:rPr>
          <w:noProof/>
        </w:rPr>
        <w:t xml:space="preserve"> ed. Oxford: Clarendon Press.</w:t>
      </w:r>
    </w:p>
    <w:p w14:paraId="2842F7D7" w14:textId="3399A845"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Thompson, Sandra A. 1989. A discourse approach to the cross-linguistic category </w:t>
      </w:r>
      <w:r w:rsidR="00F91844">
        <w:rPr>
          <w:noProof/>
        </w:rPr>
        <w:t>‘</w:t>
      </w:r>
      <w:r w:rsidRPr="003C09AB">
        <w:rPr>
          <w:noProof/>
        </w:rPr>
        <w:t>Adjective.</w:t>
      </w:r>
      <w:r w:rsidR="00F91844">
        <w:rPr>
          <w:noProof/>
        </w:rPr>
        <w:t>’</w:t>
      </w:r>
      <w:r w:rsidRPr="003C09AB">
        <w:rPr>
          <w:noProof/>
        </w:rPr>
        <w:t xml:space="preserve"> In Roberta Corrigan, Fred R. Eckman &amp; Michael Noonan (eds.), </w:t>
      </w:r>
      <w:r w:rsidRPr="00420544">
        <w:rPr>
          <w:rStyle w:val="BookTitle"/>
        </w:rPr>
        <w:t>Linguistic categorization</w:t>
      </w:r>
      <w:r w:rsidRPr="003C09AB">
        <w:rPr>
          <w:noProof/>
        </w:rPr>
        <w:t xml:space="preserve">, </w:t>
      </w:r>
      <w:r w:rsidR="00F91844">
        <w:rPr>
          <w:noProof/>
        </w:rPr>
        <w:t xml:space="preserve">pp. </w:t>
      </w:r>
      <w:r w:rsidRPr="003C09AB">
        <w:rPr>
          <w:noProof/>
        </w:rPr>
        <w:t>245–266. (Current Issues in Linguistic Theory 61). Amsterdam: John Benjamins.</w:t>
      </w:r>
    </w:p>
    <w:p w14:paraId="2C2AA96E" w14:textId="48603E3A"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Vapnarsky, Valentina &amp; Edy Veneziano. 2017a. Lexical polycategoriality: Coss-linguistic, cross-theoretical and language acquisition approaches. An introduction. In Valentina Vapnarsky &amp; Edy Veneziano (eds.), </w:t>
      </w:r>
      <w:r w:rsidRPr="00420544">
        <w:rPr>
          <w:rStyle w:val="BookTitle"/>
        </w:rPr>
        <w:t>Lexical polycategoriality: Cross-linguistic, cross-theoretical, and language acquisition approaches</w:t>
      </w:r>
      <w:r w:rsidRPr="003C09AB">
        <w:rPr>
          <w:noProof/>
        </w:rPr>
        <w:t xml:space="preserve">, </w:t>
      </w:r>
      <w:r w:rsidR="009A3ECF">
        <w:rPr>
          <w:noProof/>
        </w:rPr>
        <w:t xml:space="preserve">pp. </w:t>
      </w:r>
      <w:r w:rsidRPr="003C09AB">
        <w:rPr>
          <w:noProof/>
        </w:rPr>
        <w:t>1–34. (Studies in Language Companion Series 182). Amsterdam: John Benjamins.</w:t>
      </w:r>
    </w:p>
    <w:p w14:paraId="309DB10A" w14:textId="3EB6D592" w:rsidR="00056077" w:rsidRDefault="000B1A28" w:rsidP="000B00B9">
      <w:pPr>
        <w:keepLines/>
        <w:widowControl w:val="0"/>
        <w:autoSpaceDE w:val="0"/>
        <w:autoSpaceDN w:val="0"/>
        <w:adjustRightInd w:val="0"/>
        <w:spacing w:before="120" w:after="120" w:line="240" w:lineRule="auto"/>
        <w:ind w:left="480" w:hanging="480"/>
        <w:rPr>
          <w:noProof/>
        </w:rPr>
      </w:pPr>
      <w:r w:rsidRPr="003C09AB">
        <w:rPr>
          <w:noProof/>
        </w:rPr>
        <w:t xml:space="preserve">Vapnarsky, Valentina &amp; Edy Veneziano (eds.). 2017b. </w:t>
      </w:r>
      <w:r w:rsidRPr="00420544">
        <w:rPr>
          <w:rStyle w:val="BookTitle"/>
        </w:rPr>
        <w:t>Lexical polycategoriality: Cross-linguistic, cross-theoretical and language acquisition approaches</w:t>
      </w:r>
      <w:r w:rsidRPr="003C09AB">
        <w:rPr>
          <w:noProof/>
        </w:rPr>
        <w:t>. (Studies in Language Companion Series 182). Amsterdam: John Benjamins.</w:t>
      </w:r>
    </w:p>
    <w:sectPr w:rsidR="00056077" w:rsidSect="00CA5A11">
      <w:headerReference w:type="default" r:id="rId13"/>
      <w:footerReference w:type="default" r:id="rId14"/>
      <w:footerReference w:type="first" r:id="rId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Daniel W. Hieber" w:date="2018-02-20T17:05:00Z" w:initials="DWH">
    <w:p w14:paraId="6E2093E4" w14:textId="2D76925F" w:rsidR="008742CB" w:rsidRDefault="008742CB">
      <w:pPr>
        <w:pStyle w:val="CommentText"/>
      </w:pPr>
      <w:r>
        <w:rPr>
          <w:rStyle w:val="CommentReference"/>
        </w:rPr>
        <w:annotationRef/>
      </w:r>
      <w:r>
        <w:t xml:space="preserve">Croft </w:t>
      </w:r>
      <w:proofErr w:type="gramStart"/>
      <w:r>
        <w:t>actually does</w:t>
      </w:r>
      <w:proofErr w:type="gramEnd"/>
      <w:r>
        <w:t xml:space="preserve"> </w:t>
      </w:r>
      <w:r>
        <w:rPr>
          <w:i/>
        </w:rPr>
        <w:t>not</w:t>
      </w:r>
      <w:r>
        <w:t xml:space="preserve"> critique the distributional method. Rather, he takes the distributional method, but </w:t>
      </w:r>
      <w:proofErr w:type="gramStart"/>
      <w:r>
        <w:t>critiques</w:t>
      </w:r>
      <w:proofErr w:type="gramEnd"/>
      <w:r>
        <w:t xml:space="preserve"> its inconsistent application</w:t>
      </w:r>
      <w:r w:rsidR="005C5792">
        <w:t xml:space="preserve"> (i.e. methodological opportunism). Croft (2010) makes this clear.</w:t>
      </w:r>
      <w:r w:rsidR="00613031">
        <w:t xml:space="preserve"> Croft also has a paper arguing against </w:t>
      </w:r>
      <w:proofErr w:type="spellStart"/>
      <w:r w:rsidR="00613031">
        <w:t>Aarts</w:t>
      </w:r>
      <w:proofErr w:type="spellEnd"/>
      <w:r w:rsidR="00613031">
        <w:t xml:space="preserve"> in this regard.</w:t>
      </w:r>
      <w:r w:rsidR="009D72C1">
        <w:t xml:space="preserve"> Read both of those papers as well.</w:t>
      </w:r>
    </w:p>
    <w:p w14:paraId="35D0EA41" w14:textId="7E35F405" w:rsidR="005C5792" w:rsidRDefault="005C5792">
      <w:pPr>
        <w:pStyle w:val="CommentText"/>
      </w:pPr>
    </w:p>
    <w:p w14:paraId="76DF5435" w14:textId="13F63813" w:rsidR="00784A14" w:rsidRPr="00784A14" w:rsidRDefault="00784A14">
      <w:pPr>
        <w:pStyle w:val="CommentText"/>
        <w:rPr>
          <w:b/>
        </w:rPr>
      </w:pPr>
      <w:r>
        <w:rPr>
          <w:b/>
        </w:rPr>
        <w:t>References</w:t>
      </w:r>
    </w:p>
    <w:p w14:paraId="24254C56" w14:textId="1F7B8D80" w:rsidR="005C5792" w:rsidRPr="008742CB" w:rsidRDefault="005C5792">
      <w:pPr>
        <w:pStyle w:val="CommentText"/>
      </w:pPr>
      <w:r>
        <w:t>Croft, William. 2010.</w:t>
      </w:r>
      <w:r w:rsidR="00362B63">
        <w:t xml:space="preserve"> Ten unwarranted assumptions in syntactic argumentation. In Kasper </w:t>
      </w:r>
      <w:proofErr w:type="spellStart"/>
      <w:r w:rsidR="00362B63">
        <w:t>Boye</w:t>
      </w:r>
      <w:proofErr w:type="spellEnd"/>
      <w:r w:rsidR="00362B63">
        <w:t xml:space="preserve"> &amp; Elisabeth Engberg-Pedersen</w:t>
      </w:r>
      <w:r w:rsidR="0024698F">
        <w:t xml:space="preserve"> (eds.), </w:t>
      </w:r>
      <w:r w:rsidR="0024698F">
        <w:rPr>
          <w:i/>
        </w:rPr>
        <w:t>Language usage and language structure</w:t>
      </w:r>
      <w:r w:rsidR="0024698F">
        <w:t>, pp. 313–350. Mouton de Gruyter.</w:t>
      </w:r>
    </w:p>
  </w:comment>
  <w:comment w:id="8" w:author="Daniel W. Hieber" w:date="2018-02-20T17:25:00Z" w:initials="DWH">
    <w:p w14:paraId="1F80D006" w14:textId="77777777" w:rsidR="005F0F1D" w:rsidRDefault="005D2388">
      <w:pPr>
        <w:pStyle w:val="CommentText"/>
      </w:pPr>
      <w:r>
        <w:rPr>
          <w:rStyle w:val="CommentReference"/>
        </w:rPr>
        <w:annotationRef/>
      </w:r>
      <w:r>
        <w:t>Bill: “</w:t>
      </w:r>
      <w:r w:rsidR="00A26142">
        <w:t>if there is special morphology</w:t>
      </w:r>
      <w:r w:rsidR="00E10D30">
        <w:t xml:space="preserve"> used to encode</w:t>
      </w:r>
      <w:r w:rsidR="001120E7">
        <w:t xml:space="preserve"> that a concept</w:t>
      </w:r>
      <w:r w:rsidR="003E1DE7">
        <w:t xml:space="preserve"> is being used</w:t>
      </w:r>
      <w:r w:rsidR="00465247">
        <w:t xml:space="preserve"> in a </w:t>
      </w:r>
      <w:proofErr w:type="spellStart"/>
      <w:r w:rsidR="00465247">
        <w:t>nonprototypical</w:t>
      </w:r>
      <w:proofErr w:type="spellEnd"/>
      <w:r w:rsidR="00AA036C">
        <w:t xml:space="preserve"> propositional act, </w:t>
      </w:r>
      <w:r w:rsidR="00D108CE">
        <w:t>that only further</w:t>
      </w:r>
      <w:r w:rsidR="009D5ED8">
        <w:t xml:space="preserve"> strengthens</w:t>
      </w:r>
      <w:r w:rsidR="000C53DA">
        <w:t xml:space="preserve"> the idea that</w:t>
      </w:r>
      <w:r w:rsidR="00C258E0">
        <w:t xml:space="preserve"> the zero-coded word</w:t>
      </w:r>
      <w:r w:rsidR="00F81C06">
        <w:t xml:space="preserve"> is exclusively associated </w:t>
      </w:r>
      <w:r w:rsidR="00BF18E0">
        <w:t>with the propositional act</w:t>
      </w:r>
      <w:r w:rsidR="005F0F1D">
        <w:t>”</w:t>
      </w:r>
    </w:p>
    <w:p w14:paraId="0E8A0037" w14:textId="77777777" w:rsidR="005F0F1D" w:rsidRDefault="005F0F1D">
      <w:pPr>
        <w:pStyle w:val="CommentText"/>
      </w:pPr>
    </w:p>
    <w:p w14:paraId="49D946A1" w14:textId="0895326B" w:rsidR="005D2388" w:rsidRDefault="005F0F1D">
      <w:pPr>
        <w:pStyle w:val="CommentText"/>
      </w:pPr>
      <w:r>
        <w:t>Bill made it sound like he was saying the opposite of Hopper &amp; Thompson, but I think maybe he misinterpreted them, and is saying the same thing.</w:t>
      </w:r>
      <w:bookmarkStart w:id="9" w:name="_GoBack"/>
      <w:bookmarkEnd w:id="9"/>
      <w:r w:rsidR="00CA4923">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4254C56" w15:done="0"/>
  <w15:commentEx w15:paraId="49D946A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254C56" w16cid:durableId="1E36D3CF"/>
  <w16cid:commentId w16cid:paraId="49D946A1" w16cid:durableId="1E36D8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AAF3C6" w14:textId="77777777" w:rsidR="002773CA" w:rsidRDefault="002773CA" w:rsidP="00CA5A11">
      <w:r>
        <w:separator/>
      </w:r>
    </w:p>
  </w:endnote>
  <w:endnote w:type="continuationSeparator" w:id="0">
    <w:p w14:paraId="7F1582A4" w14:textId="77777777" w:rsidR="002773CA" w:rsidRDefault="002773CA" w:rsidP="00CA5A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Plus">
    <w:panose1 w:val="02000503060000020004"/>
    <w:charset w:val="00"/>
    <w:family w:val="auto"/>
    <w:pitch w:val="variable"/>
    <w:sig w:usb0="E00002FF" w:usb1="5200E1FB" w:usb2="02000029" w:usb3="00000000" w:csb0="0000019F" w:csb1="00000000"/>
  </w:font>
  <w:font w:name="Segoe UI">
    <w:altName w:val="Courier New"/>
    <w:panose1 w:val="020B0502040204020203"/>
    <w:charset w:val="00"/>
    <w:family w:val="swiss"/>
    <w:pitch w:val="variable"/>
    <w:sig w:usb0="E4002EFF" w:usb1="C000E47F" w:usb2="00000009" w:usb3="00000000" w:csb0="000001FF" w:csb1="00000000"/>
  </w:font>
  <w:font w:name="Charis SIL">
    <w:panose1 w:val="02000500060000020004"/>
    <w:charset w:val="00"/>
    <w:family w:val="auto"/>
    <w:pitch w:val="variable"/>
    <w:sig w:usb0="A00002FF" w:usb1="5200E1FF" w:usb2="02000029" w:usb3="00000000" w:csb0="0000019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8552CC" w14:textId="5EA5D856" w:rsidR="00627DC2" w:rsidRDefault="00627DC2" w:rsidP="007268BD">
    <w:pPr>
      <w:pStyle w:val="Footer"/>
      <w:jc w:val="center"/>
    </w:pPr>
    <w:r>
      <w:rPr>
        <w:noProof w:val="0"/>
      </w:rPr>
      <w:fldChar w:fldCharType="begin"/>
    </w:r>
    <w:r>
      <w:instrText xml:space="preserve"> PAGE   \* MERGEFORMAT </w:instrText>
    </w:r>
    <w:r>
      <w:rPr>
        <w:noProof w:val="0"/>
      </w:rPr>
      <w:fldChar w:fldCharType="separate"/>
    </w:r>
    <w:r w:rsidR="005F0F1D">
      <w:t>2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787AD3" w14:textId="5C2CB97E" w:rsidR="00627DC2" w:rsidRDefault="00627DC2" w:rsidP="00FD59DC">
    <w:pPr>
      <w:pStyle w:val="Footer"/>
      <w:jc w:val="center"/>
    </w:pPr>
    <w:r>
      <w:rPr>
        <w:noProof w:val="0"/>
      </w:rPr>
      <w:fldChar w:fldCharType="begin"/>
    </w:r>
    <w:r>
      <w:instrText xml:space="preserve"> PAGE   \* MERGEFORMAT </w:instrText>
    </w:r>
    <w:r>
      <w:rPr>
        <w:noProof w:val="0"/>
      </w:rPr>
      <w:fldChar w:fldCharType="separate"/>
    </w:r>
    <w:r w:rsidR="00A0213C">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B0541B" w14:textId="77777777" w:rsidR="002773CA" w:rsidRDefault="002773CA" w:rsidP="00CA5A11">
      <w:r>
        <w:separator/>
      </w:r>
    </w:p>
  </w:footnote>
  <w:footnote w:type="continuationSeparator" w:id="0">
    <w:p w14:paraId="5D1007B7" w14:textId="77777777" w:rsidR="002773CA" w:rsidRDefault="002773CA" w:rsidP="00CA5A11">
      <w:r>
        <w:continuationSeparator/>
      </w:r>
    </w:p>
  </w:footnote>
  <w:footnote w:id="1">
    <w:p w14:paraId="3DDF32BD" w14:textId="68E0CC80" w:rsidR="00627DC2" w:rsidRDefault="00627DC2" w:rsidP="003770F8">
      <w:pPr>
        <w:pStyle w:val="FootnoteText"/>
      </w:pPr>
      <w:r w:rsidRPr="00E01A31">
        <w:rPr>
          <w:rStyle w:val="FootnoteReference"/>
        </w:rPr>
        <w:footnoteRef/>
      </w:r>
      <w:r>
        <w:t xml:space="preserve"> Grammatical (as opposed to lexical), closed-class categories such as demonstratives may also exhibit flexibility </w:t>
      </w:r>
      <w:r w:rsidRPr="003770F8">
        <w:rPr>
          <w:noProof/>
        </w:rPr>
        <w:t>(cf. François 2017; Lichtenberk 2017)</w:t>
      </w:r>
      <w:r>
        <w:t xml:space="preserve">, but this phenomenon will not </w:t>
      </w:r>
      <w:proofErr w:type="gramStart"/>
      <w:r>
        <w:t>be discussed</w:t>
      </w:r>
      <w:proofErr w:type="gramEnd"/>
      <w:r>
        <w:t xml:space="preserve"> here.</w:t>
      </w:r>
    </w:p>
    <w:p w14:paraId="36AA4BDC" w14:textId="77777777" w:rsidR="00627DC2" w:rsidRDefault="00627DC2">
      <w:pPr>
        <w:pStyle w:val="FootnoteText"/>
      </w:pPr>
      <w:r>
        <w:t xml:space="preserve"> </w:t>
      </w:r>
    </w:p>
  </w:footnote>
  <w:footnote w:id="2">
    <w:p w14:paraId="3E2D1089" w14:textId="77777777" w:rsidR="00627DC2" w:rsidRDefault="00627DC2">
      <w:pPr>
        <w:pStyle w:val="FootnoteText"/>
      </w:pPr>
      <w:r w:rsidRPr="00E01A31">
        <w:rPr>
          <w:rStyle w:val="FootnoteReference"/>
        </w:rPr>
        <w:footnoteRef/>
      </w:r>
      <w:r>
        <w:t xml:space="preserve"> I use the term </w:t>
      </w:r>
      <w:r w:rsidRPr="00D8701A">
        <w:rPr>
          <w:rStyle w:val="Definition"/>
        </w:rPr>
        <w:t>grammaticization</w:t>
      </w:r>
      <w:r>
        <w:t xml:space="preserve"> in this dissertation in a </w:t>
      </w:r>
      <w:proofErr w:type="gramStart"/>
      <w:r>
        <w:t>somewhat atypical</w:t>
      </w:r>
      <w:proofErr w:type="gramEnd"/>
      <w:r>
        <w:t xml:space="preserve"> sense, to refer to the process whereby a construction becomes conventionalized and grammatically obligatory, and therefore “part of the grammar” (as opposed to just a discourse tendency). When necessary, the term </w:t>
      </w:r>
      <w:r w:rsidRPr="00D8701A">
        <w:rPr>
          <w:rStyle w:val="Definition"/>
        </w:rPr>
        <w:t>grammaticalization</w:t>
      </w:r>
      <w:r>
        <w:t xml:space="preserve"> will </w:t>
      </w:r>
      <w:proofErr w:type="gramStart"/>
      <w:r>
        <w:t>be used</w:t>
      </w:r>
      <w:proofErr w:type="gramEnd"/>
      <w:r>
        <w:t xml:space="preserve"> to distinguish between the above sense of grammaticization, and the standard definition wherein a lexical item becomes a grammatical one </w:t>
      </w:r>
      <w:r w:rsidRPr="00686E16">
        <w:rPr>
          <w:noProof/>
        </w:rPr>
        <w:t>(Hopper &amp; Traugott 2003:2)</w:t>
      </w:r>
      <w:r>
        <w:t xml:space="preserve">. While this choice of terms is admittedly less than ideal, I have yet to find a better term for the notion I am calling </w:t>
      </w:r>
      <w:r w:rsidRPr="00143852">
        <w:rPr>
          <w:rStyle w:val="CitationForm"/>
        </w:rPr>
        <w:t>grammaticization</w:t>
      </w:r>
      <w:r>
        <w:t>.</w:t>
      </w:r>
    </w:p>
  </w:footnote>
  <w:footnote w:id="3">
    <w:p w14:paraId="61E03AE6" w14:textId="77777777" w:rsidR="00627DC2" w:rsidRDefault="00627DC2">
      <w:pPr>
        <w:pStyle w:val="FootnoteText"/>
      </w:pPr>
      <w:r>
        <w:rPr>
          <w:rStyle w:val="FootnoteReference"/>
        </w:rPr>
        <w:footnoteRef/>
      </w:r>
      <w:r>
        <w:t xml:space="preserve"> Note that Dixon’s position on the universality of adjectives has shifted over time; cf. Dixon </w:t>
      </w:r>
      <w:r w:rsidRPr="00FC0771">
        <w:rPr>
          <w:noProof/>
        </w:rPr>
        <w:t>(1977)</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6D1D73" w14:textId="77777777" w:rsidR="00627DC2" w:rsidRDefault="00627DC2">
    <w:pPr>
      <w:pStyle w:val="Header"/>
    </w:pPr>
    <w:r>
      <w:t>Hieber – Dissertation Prospectu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A2F01"/>
    <w:multiLevelType w:val="hybridMultilevel"/>
    <w:tmpl w:val="FE8AACB2"/>
    <w:lvl w:ilvl="0" w:tplc="629C9AD8">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6B752D"/>
    <w:multiLevelType w:val="hybridMultilevel"/>
    <w:tmpl w:val="9D5EC69A"/>
    <w:lvl w:ilvl="0" w:tplc="73B0C128">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04D36C8"/>
    <w:multiLevelType w:val="hybridMultilevel"/>
    <w:tmpl w:val="B186D5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1FA0B1B"/>
    <w:multiLevelType w:val="hybridMultilevel"/>
    <w:tmpl w:val="84E6DCEE"/>
    <w:lvl w:ilvl="0" w:tplc="3DF4157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86D6F16"/>
    <w:multiLevelType w:val="multilevel"/>
    <w:tmpl w:val="E526994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5" w15:restartNumberingAfterBreak="0">
    <w:nsid w:val="7A7078D2"/>
    <w:multiLevelType w:val="multilevel"/>
    <w:tmpl w:val="877E82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7B5E21E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1"/>
  </w:num>
  <w:num w:numId="3">
    <w:abstractNumId w:val="4"/>
  </w:num>
  <w:num w:numId="4">
    <w:abstractNumId w:val="4"/>
  </w:num>
  <w:num w:numId="5">
    <w:abstractNumId w:val="4"/>
  </w:num>
  <w:num w:numId="6">
    <w:abstractNumId w:val="4"/>
  </w:num>
  <w:num w:numId="7">
    <w:abstractNumId w:val="5"/>
  </w:num>
  <w:num w:numId="8">
    <w:abstractNumId w:val="6"/>
  </w:num>
  <w:num w:numId="9">
    <w:abstractNumId w:val="0"/>
  </w:num>
  <w:num w:numId="10">
    <w:abstractNumId w:val="2"/>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W. Hieber">
    <w15:presenceInfo w15:providerId="Windows Live" w15:userId="f7cf2c9d3dc7f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13"/>
  <w:activeWritingStyle w:appName="MSWord" w:lang="en-US" w:vendorID="64" w:dllVersion="0" w:nlCheck="1" w:checkStyle="0"/>
  <w:activeWritingStyle w:appName="MSWord" w:lang="fr-FR"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FFB"/>
    <w:rsid w:val="00002E8C"/>
    <w:rsid w:val="000047F3"/>
    <w:rsid w:val="00007EA7"/>
    <w:rsid w:val="000111A8"/>
    <w:rsid w:val="0001132C"/>
    <w:rsid w:val="00012724"/>
    <w:rsid w:val="00012C2F"/>
    <w:rsid w:val="000138C5"/>
    <w:rsid w:val="00014626"/>
    <w:rsid w:val="000155EF"/>
    <w:rsid w:val="00015C5F"/>
    <w:rsid w:val="00020529"/>
    <w:rsid w:val="00022460"/>
    <w:rsid w:val="000227D7"/>
    <w:rsid w:val="000248C4"/>
    <w:rsid w:val="000258F5"/>
    <w:rsid w:val="0002602D"/>
    <w:rsid w:val="000314AB"/>
    <w:rsid w:val="000316DF"/>
    <w:rsid w:val="00034EE5"/>
    <w:rsid w:val="000356F0"/>
    <w:rsid w:val="00036CB3"/>
    <w:rsid w:val="00044718"/>
    <w:rsid w:val="000502AC"/>
    <w:rsid w:val="00052D53"/>
    <w:rsid w:val="00055B0C"/>
    <w:rsid w:val="00056077"/>
    <w:rsid w:val="000575D9"/>
    <w:rsid w:val="000619B2"/>
    <w:rsid w:val="00062402"/>
    <w:rsid w:val="00063019"/>
    <w:rsid w:val="00063B34"/>
    <w:rsid w:val="0006408F"/>
    <w:rsid w:val="000679A3"/>
    <w:rsid w:val="00070468"/>
    <w:rsid w:val="00071549"/>
    <w:rsid w:val="00073AB3"/>
    <w:rsid w:val="000762EE"/>
    <w:rsid w:val="00087A44"/>
    <w:rsid w:val="0009333F"/>
    <w:rsid w:val="0009429B"/>
    <w:rsid w:val="00095D94"/>
    <w:rsid w:val="000A1526"/>
    <w:rsid w:val="000B00B9"/>
    <w:rsid w:val="000B1A28"/>
    <w:rsid w:val="000B1DCC"/>
    <w:rsid w:val="000B2070"/>
    <w:rsid w:val="000B3EF6"/>
    <w:rsid w:val="000B76B7"/>
    <w:rsid w:val="000C142E"/>
    <w:rsid w:val="000C4E4A"/>
    <w:rsid w:val="000C53DA"/>
    <w:rsid w:val="000E0202"/>
    <w:rsid w:val="000E27BD"/>
    <w:rsid w:val="000E38C1"/>
    <w:rsid w:val="000E6955"/>
    <w:rsid w:val="000F0C07"/>
    <w:rsid w:val="000F44E4"/>
    <w:rsid w:val="000F5783"/>
    <w:rsid w:val="0010158C"/>
    <w:rsid w:val="001120E7"/>
    <w:rsid w:val="00112F20"/>
    <w:rsid w:val="00113D04"/>
    <w:rsid w:val="001210D1"/>
    <w:rsid w:val="00122E7D"/>
    <w:rsid w:val="00132AD3"/>
    <w:rsid w:val="001335BD"/>
    <w:rsid w:val="001344CB"/>
    <w:rsid w:val="00135A4E"/>
    <w:rsid w:val="00143852"/>
    <w:rsid w:val="00144503"/>
    <w:rsid w:val="00147A4A"/>
    <w:rsid w:val="00147AB1"/>
    <w:rsid w:val="00147BDF"/>
    <w:rsid w:val="001645F0"/>
    <w:rsid w:val="0016528B"/>
    <w:rsid w:val="0017337E"/>
    <w:rsid w:val="0017370C"/>
    <w:rsid w:val="0017387A"/>
    <w:rsid w:val="0017686E"/>
    <w:rsid w:val="00186BB4"/>
    <w:rsid w:val="0019060E"/>
    <w:rsid w:val="00190EA1"/>
    <w:rsid w:val="00191A3D"/>
    <w:rsid w:val="0019390B"/>
    <w:rsid w:val="00193933"/>
    <w:rsid w:val="00193C0D"/>
    <w:rsid w:val="001A121D"/>
    <w:rsid w:val="001A2233"/>
    <w:rsid w:val="001A511C"/>
    <w:rsid w:val="001B29F6"/>
    <w:rsid w:val="001B5863"/>
    <w:rsid w:val="001D002E"/>
    <w:rsid w:val="001D0716"/>
    <w:rsid w:val="001D0DC3"/>
    <w:rsid w:val="001D302D"/>
    <w:rsid w:val="001D73BA"/>
    <w:rsid w:val="001D7E09"/>
    <w:rsid w:val="001E019B"/>
    <w:rsid w:val="001E25A4"/>
    <w:rsid w:val="001E367B"/>
    <w:rsid w:val="001E4A7C"/>
    <w:rsid w:val="001E4C32"/>
    <w:rsid w:val="001E525B"/>
    <w:rsid w:val="001F389D"/>
    <w:rsid w:val="001F590F"/>
    <w:rsid w:val="001F736D"/>
    <w:rsid w:val="002002C5"/>
    <w:rsid w:val="002004BE"/>
    <w:rsid w:val="002008D9"/>
    <w:rsid w:val="002018AB"/>
    <w:rsid w:val="0020387A"/>
    <w:rsid w:val="0021074C"/>
    <w:rsid w:val="00211761"/>
    <w:rsid w:val="00211B9B"/>
    <w:rsid w:val="00214730"/>
    <w:rsid w:val="00224873"/>
    <w:rsid w:val="002327DE"/>
    <w:rsid w:val="00233C5F"/>
    <w:rsid w:val="00234B7C"/>
    <w:rsid w:val="00234F1A"/>
    <w:rsid w:val="00241552"/>
    <w:rsid w:val="0024518B"/>
    <w:rsid w:val="0024698F"/>
    <w:rsid w:val="00250F69"/>
    <w:rsid w:val="00251563"/>
    <w:rsid w:val="00254BDC"/>
    <w:rsid w:val="00254CAD"/>
    <w:rsid w:val="002562A2"/>
    <w:rsid w:val="00256718"/>
    <w:rsid w:val="00256A6B"/>
    <w:rsid w:val="00261191"/>
    <w:rsid w:val="00261E56"/>
    <w:rsid w:val="00274D9B"/>
    <w:rsid w:val="002768E9"/>
    <w:rsid w:val="002773CA"/>
    <w:rsid w:val="002811CA"/>
    <w:rsid w:val="00291257"/>
    <w:rsid w:val="002964BB"/>
    <w:rsid w:val="002A0CCD"/>
    <w:rsid w:val="002A268A"/>
    <w:rsid w:val="002A368A"/>
    <w:rsid w:val="002A3A63"/>
    <w:rsid w:val="002B17FA"/>
    <w:rsid w:val="002B21B1"/>
    <w:rsid w:val="002B34AC"/>
    <w:rsid w:val="002B69AE"/>
    <w:rsid w:val="002C7EBA"/>
    <w:rsid w:val="002D4762"/>
    <w:rsid w:val="002D5136"/>
    <w:rsid w:val="002D6C05"/>
    <w:rsid w:val="002E02BA"/>
    <w:rsid w:val="002E0626"/>
    <w:rsid w:val="002E257E"/>
    <w:rsid w:val="002E602A"/>
    <w:rsid w:val="002F4369"/>
    <w:rsid w:val="002F5899"/>
    <w:rsid w:val="002F666B"/>
    <w:rsid w:val="003020EE"/>
    <w:rsid w:val="00305745"/>
    <w:rsid w:val="00305A78"/>
    <w:rsid w:val="00307485"/>
    <w:rsid w:val="003129D5"/>
    <w:rsid w:val="0031361F"/>
    <w:rsid w:val="00313B0C"/>
    <w:rsid w:val="00316A47"/>
    <w:rsid w:val="00323BEF"/>
    <w:rsid w:val="00327B49"/>
    <w:rsid w:val="00327D62"/>
    <w:rsid w:val="0033418F"/>
    <w:rsid w:val="00334B72"/>
    <w:rsid w:val="003366D2"/>
    <w:rsid w:val="00340121"/>
    <w:rsid w:val="00341C59"/>
    <w:rsid w:val="0034480A"/>
    <w:rsid w:val="00344B80"/>
    <w:rsid w:val="00351494"/>
    <w:rsid w:val="00353CD1"/>
    <w:rsid w:val="00360AB2"/>
    <w:rsid w:val="003614A4"/>
    <w:rsid w:val="00362B63"/>
    <w:rsid w:val="003652A5"/>
    <w:rsid w:val="003671E8"/>
    <w:rsid w:val="00370C45"/>
    <w:rsid w:val="003770F8"/>
    <w:rsid w:val="00380B80"/>
    <w:rsid w:val="00382104"/>
    <w:rsid w:val="00384990"/>
    <w:rsid w:val="0038538F"/>
    <w:rsid w:val="00386A7F"/>
    <w:rsid w:val="00396F5C"/>
    <w:rsid w:val="003A3611"/>
    <w:rsid w:val="003A70E1"/>
    <w:rsid w:val="003B4557"/>
    <w:rsid w:val="003C02AD"/>
    <w:rsid w:val="003C0562"/>
    <w:rsid w:val="003C09AB"/>
    <w:rsid w:val="003C1E1A"/>
    <w:rsid w:val="003C1E80"/>
    <w:rsid w:val="003C39A7"/>
    <w:rsid w:val="003C53A3"/>
    <w:rsid w:val="003C5FFB"/>
    <w:rsid w:val="003C6AB5"/>
    <w:rsid w:val="003D0819"/>
    <w:rsid w:val="003D4C8C"/>
    <w:rsid w:val="003D5DE3"/>
    <w:rsid w:val="003E1DE7"/>
    <w:rsid w:val="003E6326"/>
    <w:rsid w:val="003E7E53"/>
    <w:rsid w:val="003E7E9C"/>
    <w:rsid w:val="003F11AA"/>
    <w:rsid w:val="003F1417"/>
    <w:rsid w:val="004073EB"/>
    <w:rsid w:val="00414201"/>
    <w:rsid w:val="00414B41"/>
    <w:rsid w:val="00417BC3"/>
    <w:rsid w:val="00417CD8"/>
    <w:rsid w:val="00420430"/>
    <w:rsid w:val="00420544"/>
    <w:rsid w:val="0042124C"/>
    <w:rsid w:val="00441E13"/>
    <w:rsid w:val="00445B48"/>
    <w:rsid w:val="00446493"/>
    <w:rsid w:val="004509DF"/>
    <w:rsid w:val="00451C7B"/>
    <w:rsid w:val="004550E0"/>
    <w:rsid w:val="00455AE7"/>
    <w:rsid w:val="004573C0"/>
    <w:rsid w:val="00465247"/>
    <w:rsid w:val="00471C9C"/>
    <w:rsid w:val="00473078"/>
    <w:rsid w:val="00473CAA"/>
    <w:rsid w:val="00481883"/>
    <w:rsid w:val="004820EC"/>
    <w:rsid w:val="00482675"/>
    <w:rsid w:val="004841B6"/>
    <w:rsid w:val="00485753"/>
    <w:rsid w:val="00490AA9"/>
    <w:rsid w:val="00490E45"/>
    <w:rsid w:val="004929A8"/>
    <w:rsid w:val="00492EA1"/>
    <w:rsid w:val="004936F5"/>
    <w:rsid w:val="00497D78"/>
    <w:rsid w:val="004A665A"/>
    <w:rsid w:val="004A6C18"/>
    <w:rsid w:val="004D7E3B"/>
    <w:rsid w:val="004E2C4A"/>
    <w:rsid w:val="004F13E5"/>
    <w:rsid w:val="004F46D8"/>
    <w:rsid w:val="004F5252"/>
    <w:rsid w:val="004F6771"/>
    <w:rsid w:val="00501E89"/>
    <w:rsid w:val="00504267"/>
    <w:rsid w:val="00507AA2"/>
    <w:rsid w:val="005148F8"/>
    <w:rsid w:val="00517FCD"/>
    <w:rsid w:val="00524676"/>
    <w:rsid w:val="0052504D"/>
    <w:rsid w:val="005255A9"/>
    <w:rsid w:val="005268BE"/>
    <w:rsid w:val="00526FB9"/>
    <w:rsid w:val="005313D4"/>
    <w:rsid w:val="005325BE"/>
    <w:rsid w:val="005340F3"/>
    <w:rsid w:val="00535710"/>
    <w:rsid w:val="00536211"/>
    <w:rsid w:val="00540DEF"/>
    <w:rsid w:val="005452E9"/>
    <w:rsid w:val="0055136C"/>
    <w:rsid w:val="00553323"/>
    <w:rsid w:val="005633B6"/>
    <w:rsid w:val="005667CC"/>
    <w:rsid w:val="00573B19"/>
    <w:rsid w:val="0057746E"/>
    <w:rsid w:val="00585B0D"/>
    <w:rsid w:val="005904ED"/>
    <w:rsid w:val="00592905"/>
    <w:rsid w:val="00595A9D"/>
    <w:rsid w:val="005A19D2"/>
    <w:rsid w:val="005A4BB2"/>
    <w:rsid w:val="005B2568"/>
    <w:rsid w:val="005B3FF7"/>
    <w:rsid w:val="005B421C"/>
    <w:rsid w:val="005B697F"/>
    <w:rsid w:val="005C1A79"/>
    <w:rsid w:val="005C23C4"/>
    <w:rsid w:val="005C350B"/>
    <w:rsid w:val="005C5340"/>
    <w:rsid w:val="005C5792"/>
    <w:rsid w:val="005C6169"/>
    <w:rsid w:val="005D0456"/>
    <w:rsid w:val="005D1897"/>
    <w:rsid w:val="005D2388"/>
    <w:rsid w:val="005D238E"/>
    <w:rsid w:val="005D2B10"/>
    <w:rsid w:val="005E09C8"/>
    <w:rsid w:val="005E2CD0"/>
    <w:rsid w:val="005E470E"/>
    <w:rsid w:val="005E5FA7"/>
    <w:rsid w:val="005E6BC3"/>
    <w:rsid w:val="005E6E94"/>
    <w:rsid w:val="005F0BD8"/>
    <w:rsid w:val="005F0F1D"/>
    <w:rsid w:val="005F36E8"/>
    <w:rsid w:val="006015BF"/>
    <w:rsid w:val="00606795"/>
    <w:rsid w:val="00610992"/>
    <w:rsid w:val="00613031"/>
    <w:rsid w:val="00614C8E"/>
    <w:rsid w:val="006163F5"/>
    <w:rsid w:val="00617A6B"/>
    <w:rsid w:val="006208EF"/>
    <w:rsid w:val="00627DC2"/>
    <w:rsid w:val="006303DE"/>
    <w:rsid w:val="00630E00"/>
    <w:rsid w:val="00641E24"/>
    <w:rsid w:val="00642553"/>
    <w:rsid w:val="00644F44"/>
    <w:rsid w:val="00651DB4"/>
    <w:rsid w:val="0066257F"/>
    <w:rsid w:val="0066595C"/>
    <w:rsid w:val="006751FD"/>
    <w:rsid w:val="00676960"/>
    <w:rsid w:val="00680FAA"/>
    <w:rsid w:val="00686E16"/>
    <w:rsid w:val="006873C4"/>
    <w:rsid w:val="00687BB8"/>
    <w:rsid w:val="006905E7"/>
    <w:rsid w:val="00692629"/>
    <w:rsid w:val="00692888"/>
    <w:rsid w:val="006969E7"/>
    <w:rsid w:val="006A6CEA"/>
    <w:rsid w:val="006B3A5C"/>
    <w:rsid w:val="006C1372"/>
    <w:rsid w:val="006C243E"/>
    <w:rsid w:val="006D00EB"/>
    <w:rsid w:val="006D0632"/>
    <w:rsid w:val="006D07A4"/>
    <w:rsid w:val="006D1712"/>
    <w:rsid w:val="006D192C"/>
    <w:rsid w:val="006E2B40"/>
    <w:rsid w:val="006E70AF"/>
    <w:rsid w:val="006E761D"/>
    <w:rsid w:val="006F35F3"/>
    <w:rsid w:val="006F582A"/>
    <w:rsid w:val="006F5BD1"/>
    <w:rsid w:val="006F6DDE"/>
    <w:rsid w:val="007026B1"/>
    <w:rsid w:val="00703236"/>
    <w:rsid w:val="00706E46"/>
    <w:rsid w:val="00707838"/>
    <w:rsid w:val="00710713"/>
    <w:rsid w:val="007114C8"/>
    <w:rsid w:val="00714C8F"/>
    <w:rsid w:val="00715EF7"/>
    <w:rsid w:val="007173AB"/>
    <w:rsid w:val="00725246"/>
    <w:rsid w:val="007268BD"/>
    <w:rsid w:val="00727663"/>
    <w:rsid w:val="00734A16"/>
    <w:rsid w:val="00744976"/>
    <w:rsid w:val="00754A8B"/>
    <w:rsid w:val="00757252"/>
    <w:rsid w:val="00767660"/>
    <w:rsid w:val="0077046B"/>
    <w:rsid w:val="00770489"/>
    <w:rsid w:val="00770DEF"/>
    <w:rsid w:val="00771100"/>
    <w:rsid w:val="00772DC0"/>
    <w:rsid w:val="00773ECB"/>
    <w:rsid w:val="00776651"/>
    <w:rsid w:val="00784A14"/>
    <w:rsid w:val="007948A6"/>
    <w:rsid w:val="00795167"/>
    <w:rsid w:val="00796144"/>
    <w:rsid w:val="007A286A"/>
    <w:rsid w:val="007A3299"/>
    <w:rsid w:val="007A651E"/>
    <w:rsid w:val="007A66C8"/>
    <w:rsid w:val="007B01DD"/>
    <w:rsid w:val="007B197F"/>
    <w:rsid w:val="007B4469"/>
    <w:rsid w:val="007B4490"/>
    <w:rsid w:val="007C083A"/>
    <w:rsid w:val="007C0994"/>
    <w:rsid w:val="007C1810"/>
    <w:rsid w:val="007C19C0"/>
    <w:rsid w:val="007C4AC9"/>
    <w:rsid w:val="007C56B9"/>
    <w:rsid w:val="007C7241"/>
    <w:rsid w:val="007D4789"/>
    <w:rsid w:val="007D69AD"/>
    <w:rsid w:val="007D76BF"/>
    <w:rsid w:val="007D7EF4"/>
    <w:rsid w:val="007E1867"/>
    <w:rsid w:val="007E405D"/>
    <w:rsid w:val="007E5836"/>
    <w:rsid w:val="007E77A2"/>
    <w:rsid w:val="007E78E9"/>
    <w:rsid w:val="007F0F8F"/>
    <w:rsid w:val="007F1195"/>
    <w:rsid w:val="007F662F"/>
    <w:rsid w:val="008009A6"/>
    <w:rsid w:val="0080709C"/>
    <w:rsid w:val="008116E0"/>
    <w:rsid w:val="0082171F"/>
    <w:rsid w:val="008223AE"/>
    <w:rsid w:val="0082415E"/>
    <w:rsid w:val="008263A7"/>
    <w:rsid w:val="00827879"/>
    <w:rsid w:val="00833849"/>
    <w:rsid w:val="00834040"/>
    <w:rsid w:val="00836431"/>
    <w:rsid w:val="00837EF4"/>
    <w:rsid w:val="0084061C"/>
    <w:rsid w:val="00840CFA"/>
    <w:rsid w:val="0084363F"/>
    <w:rsid w:val="00845A61"/>
    <w:rsid w:val="00846C58"/>
    <w:rsid w:val="00850686"/>
    <w:rsid w:val="00854586"/>
    <w:rsid w:val="00855E93"/>
    <w:rsid w:val="00860784"/>
    <w:rsid w:val="00860B89"/>
    <w:rsid w:val="00863262"/>
    <w:rsid w:val="008708F8"/>
    <w:rsid w:val="008742CB"/>
    <w:rsid w:val="00881E17"/>
    <w:rsid w:val="00884D75"/>
    <w:rsid w:val="00885AAC"/>
    <w:rsid w:val="00887021"/>
    <w:rsid w:val="00887B91"/>
    <w:rsid w:val="00894571"/>
    <w:rsid w:val="00895263"/>
    <w:rsid w:val="00895645"/>
    <w:rsid w:val="008A0774"/>
    <w:rsid w:val="008A09D2"/>
    <w:rsid w:val="008A145C"/>
    <w:rsid w:val="008A4D7C"/>
    <w:rsid w:val="008B0FBE"/>
    <w:rsid w:val="008B45B4"/>
    <w:rsid w:val="008B7573"/>
    <w:rsid w:val="008C4842"/>
    <w:rsid w:val="008C5D11"/>
    <w:rsid w:val="008D3BA1"/>
    <w:rsid w:val="008D4ABB"/>
    <w:rsid w:val="008D6ECA"/>
    <w:rsid w:val="008E0C8A"/>
    <w:rsid w:val="008E2B95"/>
    <w:rsid w:val="008E2C1E"/>
    <w:rsid w:val="008E44DE"/>
    <w:rsid w:val="008E7768"/>
    <w:rsid w:val="008F1AC8"/>
    <w:rsid w:val="008F2838"/>
    <w:rsid w:val="008F4B77"/>
    <w:rsid w:val="00907BE5"/>
    <w:rsid w:val="009141BE"/>
    <w:rsid w:val="00915884"/>
    <w:rsid w:val="00915D50"/>
    <w:rsid w:val="009248A0"/>
    <w:rsid w:val="00930E64"/>
    <w:rsid w:val="00936399"/>
    <w:rsid w:val="009400AE"/>
    <w:rsid w:val="009417C1"/>
    <w:rsid w:val="0094263C"/>
    <w:rsid w:val="00945758"/>
    <w:rsid w:val="0094634D"/>
    <w:rsid w:val="0095753C"/>
    <w:rsid w:val="00957FA7"/>
    <w:rsid w:val="00960B48"/>
    <w:rsid w:val="00961BD1"/>
    <w:rsid w:val="009669EE"/>
    <w:rsid w:val="00977F74"/>
    <w:rsid w:val="0098108E"/>
    <w:rsid w:val="009840EF"/>
    <w:rsid w:val="00984ECF"/>
    <w:rsid w:val="00985A7C"/>
    <w:rsid w:val="00993CEF"/>
    <w:rsid w:val="0099612C"/>
    <w:rsid w:val="009A355A"/>
    <w:rsid w:val="009A3ECF"/>
    <w:rsid w:val="009A75CD"/>
    <w:rsid w:val="009A75D3"/>
    <w:rsid w:val="009A7CD6"/>
    <w:rsid w:val="009B0636"/>
    <w:rsid w:val="009B264B"/>
    <w:rsid w:val="009B2737"/>
    <w:rsid w:val="009B5B1C"/>
    <w:rsid w:val="009B6AF6"/>
    <w:rsid w:val="009B72DF"/>
    <w:rsid w:val="009C5A3B"/>
    <w:rsid w:val="009C7CB1"/>
    <w:rsid w:val="009D0C2B"/>
    <w:rsid w:val="009D2000"/>
    <w:rsid w:val="009D583B"/>
    <w:rsid w:val="009D5ED8"/>
    <w:rsid w:val="009D72C1"/>
    <w:rsid w:val="009E507A"/>
    <w:rsid w:val="009F045D"/>
    <w:rsid w:val="009F079C"/>
    <w:rsid w:val="009F1909"/>
    <w:rsid w:val="009F20D1"/>
    <w:rsid w:val="009F32D4"/>
    <w:rsid w:val="009F64E2"/>
    <w:rsid w:val="009F65B4"/>
    <w:rsid w:val="00A01DB4"/>
    <w:rsid w:val="00A0213C"/>
    <w:rsid w:val="00A03F26"/>
    <w:rsid w:val="00A101B4"/>
    <w:rsid w:val="00A12A49"/>
    <w:rsid w:val="00A13434"/>
    <w:rsid w:val="00A13A57"/>
    <w:rsid w:val="00A149AF"/>
    <w:rsid w:val="00A1619F"/>
    <w:rsid w:val="00A16213"/>
    <w:rsid w:val="00A16A1E"/>
    <w:rsid w:val="00A26142"/>
    <w:rsid w:val="00A27E8C"/>
    <w:rsid w:val="00A31FB6"/>
    <w:rsid w:val="00A3450A"/>
    <w:rsid w:val="00A377B9"/>
    <w:rsid w:val="00A52057"/>
    <w:rsid w:val="00A532E0"/>
    <w:rsid w:val="00A54C27"/>
    <w:rsid w:val="00A55BBA"/>
    <w:rsid w:val="00A57DAC"/>
    <w:rsid w:val="00A7169D"/>
    <w:rsid w:val="00A74C45"/>
    <w:rsid w:val="00A755C0"/>
    <w:rsid w:val="00A818F8"/>
    <w:rsid w:val="00A831F8"/>
    <w:rsid w:val="00A84880"/>
    <w:rsid w:val="00A87E78"/>
    <w:rsid w:val="00A90AF3"/>
    <w:rsid w:val="00A93F5B"/>
    <w:rsid w:val="00A9656A"/>
    <w:rsid w:val="00A969CA"/>
    <w:rsid w:val="00A9771E"/>
    <w:rsid w:val="00AA036C"/>
    <w:rsid w:val="00AA0D50"/>
    <w:rsid w:val="00AA174E"/>
    <w:rsid w:val="00AA3F00"/>
    <w:rsid w:val="00AA4DE0"/>
    <w:rsid w:val="00AA5534"/>
    <w:rsid w:val="00AA717F"/>
    <w:rsid w:val="00AB25D8"/>
    <w:rsid w:val="00AB6A57"/>
    <w:rsid w:val="00AD363B"/>
    <w:rsid w:val="00AD381A"/>
    <w:rsid w:val="00AD5F4F"/>
    <w:rsid w:val="00AD6711"/>
    <w:rsid w:val="00AE0C82"/>
    <w:rsid w:val="00AE5A9D"/>
    <w:rsid w:val="00AE65EA"/>
    <w:rsid w:val="00AF081C"/>
    <w:rsid w:val="00AF0D0E"/>
    <w:rsid w:val="00AF201D"/>
    <w:rsid w:val="00AF45E2"/>
    <w:rsid w:val="00AF59D5"/>
    <w:rsid w:val="00B07B9A"/>
    <w:rsid w:val="00B115ED"/>
    <w:rsid w:val="00B157BC"/>
    <w:rsid w:val="00B16BDC"/>
    <w:rsid w:val="00B17780"/>
    <w:rsid w:val="00B230F3"/>
    <w:rsid w:val="00B30537"/>
    <w:rsid w:val="00B36600"/>
    <w:rsid w:val="00B36E23"/>
    <w:rsid w:val="00B44D4C"/>
    <w:rsid w:val="00B46FAD"/>
    <w:rsid w:val="00B50AA0"/>
    <w:rsid w:val="00B57E77"/>
    <w:rsid w:val="00B57E87"/>
    <w:rsid w:val="00B57F0A"/>
    <w:rsid w:val="00B63449"/>
    <w:rsid w:val="00B63FE5"/>
    <w:rsid w:val="00B655D5"/>
    <w:rsid w:val="00B67623"/>
    <w:rsid w:val="00B70CF3"/>
    <w:rsid w:val="00B70EE1"/>
    <w:rsid w:val="00B71C36"/>
    <w:rsid w:val="00B7449E"/>
    <w:rsid w:val="00B80C34"/>
    <w:rsid w:val="00B820B3"/>
    <w:rsid w:val="00B82538"/>
    <w:rsid w:val="00B82889"/>
    <w:rsid w:val="00B860CD"/>
    <w:rsid w:val="00B87F72"/>
    <w:rsid w:val="00B94D48"/>
    <w:rsid w:val="00B96524"/>
    <w:rsid w:val="00BA01F1"/>
    <w:rsid w:val="00BB2032"/>
    <w:rsid w:val="00BB205C"/>
    <w:rsid w:val="00BB4304"/>
    <w:rsid w:val="00BB7B84"/>
    <w:rsid w:val="00BC46BE"/>
    <w:rsid w:val="00BC52FD"/>
    <w:rsid w:val="00BC56BD"/>
    <w:rsid w:val="00BC633A"/>
    <w:rsid w:val="00BC63F6"/>
    <w:rsid w:val="00BC6782"/>
    <w:rsid w:val="00BD479F"/>
    <w:rsid w:val="00BD49EA"/>
    <w:rsid w:val="00BD5BEF"/>
    <w:rsid w:val="00BE0B4D"/>
    <w:rsid w:val="00BF1025"/>
    <w:rsid w:val="00BF18E0"/>
    <w:rsid w:val="00BF31B7"/>
    <w:rsid w:val="00BF4390"/>
    <w:rsid w:val="00BF46EA"/>
    <w:rsid w:val="00C0703B"/>
    <w:rsid w:val="00C141DD"/>
    <w:rsid w:val="00C15558"/>
    <w:rsid w:val="00C1700A"/>
    <w:rsid w:val="00C258E0"/>
    <w:rsid w:val="00C2728F"/>
    <w:rsid w:val="00C309C5"/>
    <w:rsid w:val="00C3108A"/>
    <w:rsid w:val="00C33201"/>
    <w:rsid w:val="00C360A2"/>
    <w:rsid w:val="00C41212"/>
    <w:rsid w:val="00C43A48"/>
    <w:rsid w:val="00C46958"/>
    <w:rsid w:val="00C54113"/>
    <w:rsid w:val="00C61826"/>
    <w:rsid w:val="00C61ADB"/>
    <w:rsid w:val="00C65A5E"/>
    <w:rsid w:val="00C66A95"/>
    <w:rsid w:val="00C779CA"/>
    <w:rsid w:val="00C848FA"/>
    <w:rsid w:val="00C967F6"/>
    <w:rsid w:val="00CA1643"/>
    <w:rsid w:val="00CA1E49"/>
    <w:rsid w:val="00CA37C6"/>
    <w:rsid w:val="00CA3B86"/>
    <w:rsid w:val="00CA3E5A"/>
    <w:rsid w:val="00CA4003"/>
    <w:rsid w:val="00CA4923"/>
    <w:rsid w:val="00CA5A11"/>
    <w:rsid w:val="00CA5A72"/>
    <w:rsid w:val="00CB5B67"/>
    <w:rsid w:val="00CB6B00"/>
    <w:rsid w:val="00CC3C46"/>
    <w:rsid w:val="00CC7AFD"/>
    <w:rsid w:val="00CD398F"/>
    <w:rsid w:val="00CD4A46"/>
    <w:rsid w:val="00CD4BD2"/>
    <w:rsid w:val="00CD5836"/>
    <w:rsid w:val="00CD714F"/>
    <w:rsid w:val="00CE0504"/>
    <w:rsid w:val="00CE05AD"/>
    <w:rsid w:val="00CE066A"/>
    <w:rsid w:val="00CE57B1"/>
    <w:rsid w:val="00D03C63"/>
    <w:rsid w:val="00D04236"/>
    <w:rsid w:val="00D04D68"/>
    <w:rsid w:val="00D06296"/>
    <w:rsid w:val="00D108CE"/>
    <w:rsid w:val="00D13669"/>
    <w:rsid w:val="00D15672"/>
    <w:rsid w:val="00D16CA1"/>
    <w:rsid w:val="00D1797F"/>
    <w:rsid w:val="00D21D54"/>
    <w:rsid w:val="00D2418B"/>
    <w:rsid w:val="00D241EB"/>
    <w:rsid w:val="00D25D8F"/>
    <w:rsid w:val="00D26262"/>
    <w:rsid w:val="00D26F58"/>
    <w:rsid w:val="00D36331"/>
    <w:rsid w:val="00D36FFB"/>
    <w:rsid w:val="00D37895"/>
    <w:rsid w:val="00D41269"/>
    <w:rsid w:val="00D4196C"/>
    <w:rsid w:val="00D44C2C"/>
    <w:rsid w:val="00D46D1E"/>
    <w:rsid w:val="00D56AA6"/>
    <w:rsid w:val="00D57438"/>
    <w:rsid w:val="00D579B8"/>
    <w:rsid w:val="00D57D6B"/>
    <w:rsid w:val="00D62892"/>
    <w:rsid w:val="00D63862"/>
    <w:rsid w:val="00D639D3"/>
    <w:rsid w:val="00D65877"/>
    <w:rsid w:val="00D6787E"/>
    <w:rsid w:val="00D7173F"/>
    <w:rsid w:val="00D71DED"/>
    <w:rsid w:val="00D72B3A"/>
    <w:rsid w:val="00D7439C"/>
    <w:rsid w:val="00D7540D"/>
    <w:rsid w:val="00D7558F"/>
    <w:rsid w:val="00D76520"/>
    <w:rsid w:val="00D77282"/>
    <w:rsid w:val="00D829E0"/>
    <w:rsid w:val="00D83CB4"/>
    <w:rsid w:val="00D8470A"/>
    <w:rsid w:val="00D86C54"/>
    <w:rsid w:val="00D8701A"/>
    <w:rsid w:val="00D87F39"/>
    <w:rsid w:val="00D90C9A"/>
    <w:rsid w:val="00D92509"/>
    <w:rsid w:val="00D94508"/>
    <w:rsid w:val="00D94D08"/>
    <w:rsid w:val="00DA336E"/>
    <w:rsid w:val="00DA3A2A"/>
    <w:rsid w:val="00DA5684"/>
    <w:rsid w:val="00DA7EB9"/>
    <w:rsid w:val="00DB0E34"/>
    <w:rsid w:val="00DB142A"/>
    <w:rsid w:val="00DB4C5A"/>
    <w:rsid w:val="00DC1C25"/>
    <w:rsid w:val="00DC480D"/>
    <w:rsid w:val="00DD19F7"/>
    <w:rsid w:val="00DD2ACE"/>
    <w:rsid w:val="00DD33E8"/>
    <w:rsid w:val="00DD6916"/>
    <w:rsid w:val="00DD6D45"/>
    <w:rsid w:val="00DD6F3F"/>
    <w:rsid w:val="00DD7E71"/>
    <w:rsid w:val="00DE1B63"/>
    <w:rsid w:val="00DE6C31"/>
    <w:rsid w:val="00DE7A13"/>
    <w:rsid w:val="00DF0A3A"/>
    <w:rsid w:val="00DF193A"/>
    <w:rsid w:val="00DF2AC2"/>
    <w:rsid w:val="00E01A31"/>
    <w:rsid w:val="00E02B50"/>
    <w:rsid w:val="00E04E92"/>
    <w:rsid w:val="00E0587B"/>
    <w:rsid w:val="00E07F19"/>
    <w:rsid w:val="00E10D30"/>
    <w:rsid w:val="00E148FC"/>
    <w:rsid w:val="00E14A31"/>
    <w:rsid w:val="00E1612B"/>
    <w:rsid w:val="00E17B70"/>
    <w:rsid w:val="00E23D7C"/>
    <w:rsid w:val="00E24A5E"/>
    <w:rsid w:val="00E27B98"/>
    <w:rsid w:val="00E36054"/>
    <w:rsid w:val="00E37504"/>
    <w:rsid w:val="00E40DF1"/>
    <w:rsid w:val="00E43DAE"/>
    <w:rsid w:val="00E44288"/>
    <w:rsid w:val="00E456A2"/>
    <w:rsid w:val="00E477A4"/>
    <w:rsid w:val="00E479E5"/>
    <w:rsid w:val="00E5152C"/>
    <w:rsid w:val="00E55344"/>
    <w:rsid w:val="00E5766A"/>
    <w:rsid w:val="00E60471"/>
    <w:rsid w:val="00E6048B"/>
    <w:rsid w:val="00E62FD7"/>
    <w:rsid w:val="00E64E69"/>
    <w:rsid w:val="00E70778"/>
    <w:rsid w:val="00E7254C"/>
    <w:rsid w:val="00E75F64"/>
    <w:rsid w:val="00E7742A"/>
    <w:rsid w:val="00E95D84"/>
    <w:rsid w:val="00E96858"/>
    <w:rsid w:val="00E97D70"/>
    <w:rsid w:val="00EA2C2A"/>
    <w:rsid w:val="00EA6366"/>
    <w:rsid w:val="00EB484A"/>
    <w:rsid w:val="00EB52F3"/>
    <w:rsid w:val="00EB6530"/>
    <w:rsid w:val="00ED0C1A"/>
    <w:rsid w:val="00ED0EF9"/>
    <w:rsid w:val="00ED3A62"/>
    <w:rsid w:val="00ED7A53"/>
    <w:rsid w:val="00EE23F2"/>
    <w:rsid w:val="00EE3686"/>
    <w:rsid w:val="00EE5122"/>
    <w:rsid w:val="00EE5A6A"/>
    <w:rsid w:val="00EF0362"/>
    <w:rsid w:val="00EF231C"/>
    <w:rsid w:val="00EF2A9D"/>
    <w:rsid w:val="00EF4FDB"/>
    <w:rsid w:val="00EF61E3"/>
    <w:rsid w:val="00EF652D"/>
    <w:rsid w:val="00EF6BB2"/>
    <w:rsid w:val="00F02440"/>
    <w:rsid w:val="00F10FEB"/>
    <w:rsid w:val="00F170EA"/>
    <w:rsid w:val="00F17A5B"/>
    <w:rsid w:val="00F23E50"/>
    <w:rsid w:val="00F24E20"/>
    <w:rsid w:val="00F2674D"/>
    <w:rsid w:val="00F278C6"/>
    <w:rsid w:val="00F3114A"/>
    <w:rsid w:val="00F36C99"/>
    <w:rsid w:val="00F370CF"/>
    <w:rsid w:val="00F373EB"/>
    <w:rsid w:val="00F41C96"/>
    <w:rsid w:val="00F42AC7"/>
    <w:rsid w:val="00F430E5"/>
    <w:rsid w:val="00F506DA"/>
    <w:rsid w:val="00F517A3"/>
    <w:rsid w:val="00F54FE5"/>
    <w:rsid w:val="00F55007"/>
    <w:rsid w:val="00F57CBA"/>
    <w:rsid w:val="00F610E6"/>
    <w:rsid w:val="00F71D6D"/>
    <w:rsid w:val="00F77DEF"/>
    <w:rsid w:val="00F81C06"/>
    <w:rsid w:val="00F831C8"/>
    <w:rsid w:val="00F84E8C"/>
    <w:rsid w:val="00F91844"/>
    <w:rsid w:val="00F92364"/>
    <w:rsid w:val="00F92FD1"/>
    <w:rsid w:val="00FA1106"/>
    <w:rsid w:val="00FA21D4"/>
    <w:rsid w:val="00FA4033"/>
    <w:rsid w:val="00FA4BFA"/>
    <w:rsid w:val="00FB0872"/>
    <w:rsid w:val="00FB30D8"/>
    <w:rsid w:val="00FB3241"/>
    <w:rsid w:val="00FB3466"/>
    <w:rsid w:val="00FC0771"/>
    <w:rsid w:val="00FD3DC3"/>
    <w:rsid w:val="00FD59DC"/>
    <w:rsid w:val="00FE16DA"/>
    <w:rsid w:val="00FE19A1"/>
    <w:rsid w:val="00FE3EA1"/>
    <w:rsid w:val="00FF086B"/>
    <w:rsid w:val="00FF2364"/>
    <w:rsid w:val="00FF604D"/>
    <w:rsid w:val="00FF73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FB4DAD"/>
  <w15:chartTrackingRefBased/>
  <w15:docId w15:val="{9CA2540D-BAB7-4614-ADF1-58F7FB927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F081C"/>
    <w:pPr>
      <w:spacing w:line="360" w:lineRule="auto"/>
      <w:ind w:firstLine="360"/>
    </w:pPr>
    <w:rPr>
      <w:rFonts w:ascii="Times New Roman" w:hAnsi="Times New Roman"/>
      <w:sz w:val="24"/>
      <w:szCs w:val="24"/>
    </w:rPr>
  </w:style>
  <w:style w:type="paragraph" w:styleId="Heading1">
    <w:name w:val="heading 1"/>
    <w:basedOn w:val="ListParagraph"/>
    <w:next w:val="Normal"/>
    <w:link w:val="Heading1Char"/>
    <w:uiPriority w:val="5"/>
    <w:qFormat/>
    <w:rsid w:val="009C5A3B"/>
    <w:pPr>
      <w:keepNext/>
      <w:keepLines/>
      <w:numPr>
        <w:numId w:val="1"/>
      </w:numPr>
      <w:spacing w:before="240" w:after="0"/>
      <w:contextualSpacing w:val="0"/>
      <w:outlineLvl w:val="0"/>
    </w:pPr>
    <w:rPr>
      <w:b/>
    </w:rPr>
  </w:style>
  <w:style w:type="paragraph" w:styleId="Heading2">
    <w:name w:val="heading 2"/>
    <w:basedOn w:val="Heading1"/>
    <w:next w:val="Normal"/>
    <w:link w:val="Heading2Char"/>
    <w:uiPriority w:val="5"/>
    <w:unhideWhenUsed/>
    <w:qFormat/>
    <w:rsid w:val="009C5A3B"/>
    <w:pPr>
      <w:numPr>
        <w:ilvl w:val="1"/>
      </w:numPr>
      <w:outlineLvl w:val="1"/>
    </w:pPr>
    <w:rPr>
      <w:rFonts w:eastAsia="Times New Roman" w:cs="Gentium Plus"/>
    </w:rPr>
  </w:style>
  <w:style w:type="paragraph" w:styleId="Heading3">
    <w:name w:val="heading 3"/>
    <w:basedOn w:val="Heading2"/>
    <w:next w:val="Normal"/>
    <w:link w:val="Heading3Char"/>
    <w:uiPriority w:val="5"/>
    <w:unhideWhenUsed/>
    <w:rsid w:val="009C5A3B"/>
    <w:pPr>
      <w:numPr>
        <w:ilvl w:val="2"/>
      </w:numPr>
      <w:outlineLvl w:val="2"/>
    </w:pPr>
  </w:style>
  <w:style w:type="paragraph" w:styleId="Heading4">
    <w:name w:val="heading 4"/>
    <w:basedOn w:val="Heading3"/>
    <w:next w:val="Normal"/>
    <w:link w:val="Heading4Char"/>
    <w:uiPriority w:val="5"/>
    <w:unhideWhenUsed/>
    <w:rsid w:val="009C5A3B"/>
    <w:pPr>
      <w:numPr>
        <w:ilvl w:val="3"/>
      </w:numPr>
      <w:outlineLvl w:val="3"/>
    </w:pPr>
    <w:rPr>
      <w:rFonts w:cs="Times New Roman"/>
      <w:iCs/>
    </w:rPr>
  </w:style>
  <w:style w:type="paragraph" w:styleId="Heading5">
    <w:name w:val="heading 5"/>
    <w:basedOn w:val="Heading4"/>
    <w:next w:val="Normal"/>
    <w:link w:val="Heading5Char"/>
    <w:uiPriority w:val="5"/>
    <w:unhideWhenUsed/>
    <w:rsid w:val="009C5A3B"/>
    <w:pPr>
      <w:numPr>
        <w:ilvl w:val="4"/>
      </w:numPr>
      <w:outlineLvl w:val="4"/>
    </w:pPr>
  </w:style>
  <w:style w:type="paragraph" w:styleId="Heading6">
    <w:name w:val="heading 6"/>
    <w:basedOn w:val="Heading5"/>
    <w:next w:val="Normal"/>
    <w:link w:val="Heading6Char"/>
    <w:uiPriority w:val="5"/>
    <w:unhideWhenUsed/>
    <w:rsid w:val="009C5A3B"/>
    <w:pPr>
      <w:numPr>
        <w:ilvl w:val="5"/>
      </w:numPr>
      <w:outlineLvl w:val="5"/>
    </w:pPr>
  </w:style>
  <w:style w:type="paragraph" w:styleId="Heading7">
    <w:name w:val="heading 7"/>
    <w:basedOn w:val="Heading6"/>
    <w:next w:val="Normal"/>
    <w:link w:val="Heading7Char"/>
    <w:uiPriority w:val="5"/>
    <w:unhideWhenUsed/>
    <w:rsid w:val="009C5A3B"/>
    <w:pPr>
      <w:numPr>
        <w:ilvl w:val="6"/>
      </w:numPr>
      <w:outlineLvl w:val="6"/>
    </w:pPr>
    <w:rPr>
      <w:iCs w:val="0"/>
    </w:rPr>
  </w:style>
  <w:style w:type="paragraph" w:styleId="Heading8">
    <w:name w:val="heading 8"/>
    <w:basedOn w:val="Heading7"/>
    <w:next w:val="Normal"/>
    <w:link w:val="Heading8Char"/>
    <w:uiPriority w:val="5"/>
    <w:unhideWhenUsed/>
    <w:rsid w:val="009C5A3B"/>
    <w:pPr>
      <w:numPr>
        <w:ilvl w:val="7"/>
      </w:numPr>
      <w:outlineLvl w:val="7"/>
    </w:pPr>
    <w:rPr>
      <w:szCs w:val="21"/>
    </w:rPr>
  </w:style>
  <w:style w:type="paragraph" w:styleId="Heading9">
    <w:name w:val="heading 9"/>
    <w:basedOn w:val="Heading8"/>
    <w:next w:val="Normal"/>
    <w:link w:val="Heading9Char"/>
    <w:uiPriority w:val="5"/>
    <w:unhideWhenUsed/>
    <w:rsid w:val="009C5A3B"/>
    <w:pPr>
      <w:numPr>
        <w:ilvl w:val="8"/>
      </w:numPr>
      <w:outlineLvl w:val="8"/>
    </w:pPr>
    <w:rPr>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inition">
    <w:name w:val="Definition"/>
    <w:uiPriority w:val="2"/>
    <w:qFormat/>
    <w:rsid w:val="002327DE"/>
    <w:rPr>
      <w:i/>
      <w:spacing w:val="4"/>
    </w:rPr>
  </w:style>
  <w:style w:type="paragraph" w:customStyle="1" w:styleId="BlockQuote">
    <w:name w:val="Block Quote"/>
    <w:basedOn w:val="Normal"/>
    <w:next w:val="Normal"/>
    <w:link w:val="BlockQuoteChar"/>
    <w:uiPriority w:val="2"/>
    <w:qFormat/>
    <w:rsid w:val="005667CC"/>
    <w:pPr>
      <w:spacing w:before="120" w:after="120"/>
      <w:ind w:left="360" w:right="360"/>
      <w:contextualSpacing/>
    </w:pPr>
    <w:rPr>
      <w:sz w:val="22"/>
    </w:rPr>
  </w:style>
  <w:style w:type="character" w:customStyle="1" w:styleId="BlockQuoteChar">
    <w:name w:val="Block Quote Char"/>
    <w:link w:val="BlockQuote"/>
    <w:uiPriority w:val="2"/>
    <w:rsid w:val="005667CC"/>
    <w:rPr>
      <w:rFonts w:ascii="Times New Roman" w:hAnsi="Times New Roman"/>
      <w:sz w:val="22"/>
    </w:rPr>
  </w:style>
  <w:style w:type="paragraph" w:styleId="Title">
    <w:name w:val="Title"/>
    <w:next w:val="Normal"/>
    <w:link w:val="TitleChar"/>
    <w:uiPriority w:val="3"/>
    <w:qFormat/>
    <w:rsid w:val="007268BD"/>
    <w:pPr>
      <w:keepLines/>
      <w:spacing w:before="240" w:after="120"/>
      <w:jc w:val="center"/>
    </w:pPr>
    <w:rPr>
      <w:rFonts w:ascii="Times New Roman" w:hAnsi="Times New Roman"/>
      <w:b/>
      <w:sz w:val="24"/>
      <w:szCs w:val="24"/>
    </w:rPr>
  </w:style>
  <w:style w:type="character" w:customStyle="1" w:styleId="TitleChar">
    <w:name w:val="Title Char"/>
    <w:link w:val="Title"/>
    <w:uiPriority w:val="3"/>
    <w:rsid w:val="00143852"/>
    <w:rPr>
      <w:rFonts w:ascii="Times New Roman" w:hAnsi="Times New Roman"/>
      <w:b/>
    </w:rPr>
  </w:style>
  <w:style w:type="paragraph" w:styleId="Footer">
    <w:name w:val="footer"/>
    <w:basedOn w:val="NoSpacing"/>
    <w:link w:val="FooterChar"/>
    <w:uiPriority w:val="99"/>
    <w:unhideWhenUsed/>
    <w:rsid w:val="00FD59DC"/>
    <w:pPr>
      <w:tabs>
        <w:tab w:val="center" w:pos="4680"/>
        <w:tab w:val="right" w:pos="9360"/>
      </w:tabs>
    </w:pPr>
    <w:rPr>
      <w:noProof/>
    </w:rPr>
  </w:style>
  <w:style w:type="character" w:customStyle="1" w:styleId="FooterChar">
    <w:name w:val="Footer Char"/>
    <w:link w:val="Footer"/>
    <w:uiPriority w:val="99"/>
    <w:rsid w:val="00FD59DC"/>
    <w:rPr>
      <w:rFonts w:ascii="Times New Roman" w:hAnsi="Times New Roman"/>
      <w:noProof/>
    </w:rPr>
  </w:style>
  <w:style w:type="character" w:customStyle="1" w:styleId="Heading1Char">
    <w:name w:val="Heading 1 Char"/>
    <w:link w:val="Heading1"/>
    <w:uiPriority w:val="5"/>
    <w:rsid w:val="00143852"/>
    <w:rPr>
      <w:rFonts w:ascii="Times New Roman" w:hAnsi="Times New Roman"/>
      <w:b/>
    </w:rPr>
  </w:style>
  <w:style w:type="paragraph" w:styleId="ListParagraph">
    <w:name w:val="List Paragraph"/>
    <w:basedOn w:val="Normal"/>
    <w:uiPriority w:val="34"/>
    <w:rsid w:val="008E7768"/>
    <w:pPr>
      <w:numPr>
        <w:numId w:val="2"/>
      </w:numPr>
      <w:spacing w:before="120" w:after="120"/>
      <w:ind w:left="720"/>
      <w:contextualSpacing/>
    </w:pPr>
  </w:style>
  <w:style w:type="character" w:customStyle="1" w:styleId="Heading3Char">
    <w:name w:val="Heading 3 Char"/>
    <w:link w:val="Heading3"/>
    <w:uiPriority w:val="5"/>
    <w:rsid w:val="00143852"/>
    <w:rPr>
      <w:rFonts w:ascii="Times New Roman" w:eastAsia="Times New Roman" w:hAnsi="Times New Roman" w:cs="Gentium Plus"/>
      <w:b/>
    </w:rPr>
  </w:style>
  <w:style w:type="character" w:customStyle="1" w:styleId="Heading2Char">
    <w:name w:val="Heading 2 Char"/>
    <w:link w:val="Heading2"/>
    <w:uiPriority w:val="5"/>
    <w:rsid w:val="00143852"/>
    <w:rPr>
      <w:rFonts w:ascii="Times New Roman" w:eastAsia="Times New Roman" w:hAnsi="Times New Roman" w:cs="Gentium Plus"/>
      <w:b/>
    </w:rPr>
  </w:style>
  <w:style w:type="paragraph" w:styleId="Header">
    <w:name w:val="header"/>
    <w:basedOn w:val="NoSpacing"/>
    <w:link w:val="HeaderChar"/>
    <w:uiPriority w:val="99"/>
    <w:unhideWhenUsed/>
    <w:rsid w:val="00CA5A11"/>
    <w:pPr>
      <w:tabs>
        <w:tab w:val="center" w:pos="4680"/>
        <w:tab w:val="right" w:pos="9360"/>
      </w:tabs>
    </w:pPr>
  </w:style>
  <w:style w:type="character" w:customStyle="1" w:styleId="HeaderChar">
    <w:name w:val="Header Char"/>
    <w:link w:val="Header"/>
    <w:uiPriority w:val="99"/>
    <w:rsid w:val="00CA5A11"/>
    <w:rPr>
      <w:rFonts w:ascii="Times New Roman" w:hAnsi="Times New Roman"/>
    </w:rPr>
  </w:style>
  <w:style w:type="paragraph" w:styleId="NoSpacing">
    <w:name w:val="No Spacing"/>
    <w:aliases w:val="No Indent"/>
    <w:next w:val="Normal"/>
    <w:uiPriority w:val="1"/>
    <w:qFormat/>
    <w:rsid w:val="00524676"/>
    <w:pPr>
      <w:spacing w:line="360" w:lineRule="auto"/>
    </w:pPr>
    <w:rPr>
      <w:rFonts w:ascii="Times New Roman" w:hAnsi="Times New Roman"/>
      <w:sz w:val="24"/>
      <w:szCs w:val="24"/>
    </w:rPr>
  </w:style>
  <w:style w:type="paragraph" w:styleId="Subtitle">
    <w:name w:val="Subtitle"/>
    <w:next w:val="Normal"/>
    <w:link w:val="SubtitleChar"/>
    <w:uiPriority w:val="4"/>
    <w:qFormat/>
    <w:rsid w:val="00CA5A11"/>
    <w:pPr>
      <w:keepLines/>
      <w:numPr>
        <w:ilvl w:val="1"/>
      </w:numPr>
      <w:spacing w:after="120"/>
      <w:ind w:firstLine="360"/>
      <w:jc w:val="center"/>
    </w:pPr>
    <w:rPr>
      <w:rFonts w:ascii="Times New Roman" w:eastAsia="Times New Roman" w:hAnsi="Times New Roman"/>
      <w:sz w:val="24"/>
      <w:szCs w:val="22"/>
    </w:rPr>
  </w:style>
  <w:style w:type="character" w:customStyle="1" w:styleId="SubtitleChar">
    <w:name w:val="Subtitle Char"/>
    <w:link w:val="Subtitle"/>
    <w:uiPriority w:val="4"/>
    <w:rsid w:val="00143852"/>
    <w:rPr>
      <w:rFonts w:ascii="Times New Roman" w:eastAsia="Times New Roman" w:hAnsi="Times New Roman"/>
      <w:szCs w:val="22"/>
    </w:rPr>
  </w:style>
  <w:style w:type="character" w:styleId="PlaceholderText">
    <w:name w:val="Placeholder Text"/>
    <w:uiPriority w:val="99"/>
    <w:semiHidden/>
    <w:rsid w:val="00CA5A11"/>
    <w:rPr>
      <w:color w:val="808080"/>
    </w:rPr>
  </w:style>
  <w:style w:type="character" w:customStyle="1" w:styleId="Heading4Char">
    <w:name w:val="Heading 4 Char"/>
    <w:link w:val="Heading4"/>
    <w:uiPriority w:val="5"/>
    <w:rsid w:val="00143852"/>
    <w:rPr>
      <w:rFonts w:ascii="Times New Roman" w:eastAsia="Times New Roman" w:hAnsi="Times New Roman" w:cs="Times New Roman"/>
      <w:b/>
      <w:iCs/>
    </w:rPr>
  </w:style>
  <w:style w:type="character" w:customStyle="1" w:styleId="Heading5Char">
    <w:name w:val="Heading 5 Char"/>
    <w:link w:val="Heading5"/>
    <w:uiPriority w:val="5"/>
    <w:rsid w:val="00143852"/>
    <w:rPr>
      <w:rFonts w:ascii="Times New Roman" w:eastAsia="Times New Roman" w:hAnsi="Times New Roman" w:cs="Times New Roman"/>
      <w:b/>
      <w:iCs/>
    </w:rPr>
  </w:style>
  <w:style w:type="character" w:customStyle="1" w:styleId="Heading6Char">
    <w:name w:val="Heading 6 Char"/>
    <w:link w:val="Heading6"/>
    <w:uiPriority w:val="5"/>
    <w:rsid w:val="00143852"/>
    <w:rPr>
      <w:rFonts w:ascii="Times New Roman" w:eastAsia="Times New Roman" w:hAnsi="Times New Roman" w:cs="Times New Roman"/>
      <w:b/>
      <w:iCs/>
    </w:rPr>
  </w:style>
  <w:style w:type="character" w:customStyle="1" w:styleId="Heading7Char">
    <w:name w:val="Heading 7 Char"/>
    <w:link w:val="Heading7"/>
    <w:uiPriority w:val="5"/>
    <w:rsid w:val="00143852"/>
    <w:rPr>
      <w:rFonts w:ascii="Times New Roman" w:eastAsia="Times New Roman" w:hAnsi="Times New Roman" w:cs="Times New Roman"/>
      <w:b/>
    </w:rPr>
  </w:style>
  <w:style w:type="character" w:customStyle="1" w:styleId="Heading8Char">
    <w:name w:val="Heading 8 Char"/>
    <w:link w:val="Heading8"/>
    <w:uiPriority w:val="5"/>
    <w:rsid w:val="00143852"/>
    <w:rPr>
      <w:rFonts w:ascii="Times New Roman" w:eastAsia="Times New Roman" w:hAnsi="Times New Roman" w:cs="Times New Roman"/>
      <w:b/>
      <w:szCs w:val="21"/>
    </w:rPr>
  </w:style>
  <w:style w:type="character" w:customStyle="1" w:styleId="Heading9Char">
    <w:name w:val="Heading 9 Char"/>
    <w:link w:val="Heading9"/>
    <w:uiPriority w:val="5"/>
    <w:rsid w:val="00143852"/>
    <w:rPr>
      <w:rFonts w:ascii="Times New Roman" w:eastAsia="Times New Roman" w:hAnsi="Times New Roman" w:cs="Times New Roman"/>
      <w:b/>
      <w:iCs/>
      <w:szCs w:val="21"/>
    </w:rPr>
  </w:style>
  <w:style w:type="paragraph" w:styleId="FootnoteText">
    <w:name w:val="footnote text"/>
    <w:basedOn w:val="Normal"/>
    <w:link w:val="FootnoteTextChar"/>
    <w:uiPriority w:val="99"/>
    <w:unhideWhenUsed/>
    <w:rsid w:val="009400AE"/>
    <w:rPr>
      <w:sz w:val="20"/>
      <w:szCs w:val="20"/>
    </w:rPr>
  </w:style>
  <w:style w:type="character" w:customStyle="1" w:styleId="FootnoteTextChar">
    <w:name w:val="Footnote Text Char"/>
    <w:link w:val="FootnoteText"/>
    <w:uiPriority w:val="99"/>
    <w:rsid w:val="009400AE"/>
    <w:rPr>
      <w:rFonts w:ascii="Times New Roman" w:hAnsi="Times New Roman"/>
      <w:sz w:val="20"/>
      <w:szCs w:val="20"/>
    </w:rPr>
  </w:style>
  <w:style w:type="character" w:styleId="FootnoteReference">
    <w:name w:val="footnote reference"/>
    <w:uiPriority w:val="99"/>
    <w:semiHidden/>
    <w:unhideWhenUsed/>
    <w:rsid w:val="009400AE"/>
    <w:rPr>
      <w:vertAlign w:val="superscript"/>
    </w:rPr>
  </w:style>
  <w:style w:type="character" w:customStyle="1" w:styleId="Foreign">
    <w:name w:val="Foreign"/>
    <w:uiPriority w:val="2"/>
    <w:qFormat/>
    <w:rsid w:val="006905E7"/>
    <w:rPr>
      <w:i/>
    </w:rPr>
  </w:style>
  <w:style w:type="character" w:customStyle="1" w:styleId="CitationForm">
    <w:name w:val="Citation Form"/>
    <w:uiPriority w:val="2"/>
    <w:qFormat/>
    <w:rsid w:val="00143852"/>
    <w:rPr>
      <w:i/>
    </w:rPr>
  </w:style>
  <w:style w:type="character" w:styleId="BookTitle">
    <w:name w:val="Book Title"/>
    <w:uiPriority w:val="2"/>
    <w:qFormat/>
    <w:rsid w:val="002327DE"/>
    <w:rPr>
      <w:b w:val="0"/>
      <w:bCs/>
      <w:i/>
      <w:iCs/>
      <w:spacing w:val="0"/>
    </w:rPr>
  </w:style>
  <w:style w:type="character" w:styleId="EndnoteReference">
    <w:name w:val="endnote reference"/>
    <w:uiPriority w:val="99"/>
    <w:semiHidden/>
    <w:unhideWhenUsed/>
    <w:rsid w:val="002D4762"/>
    <w:rPr>
      <w:vertAlign w:val="superscript"/>
    </w:rPr>
  </w:style>
  <w:style w:type="character" w:styleId="SubtleEmphasis">
    <w:name w:val="Subtle Emphasis"/>
    <w:uiPriority w:val="19"/>
    <w:rsid w:val="00D57438"/>
    <w:rPr>
      <w:i/>
      <w:iCs/>
      <w:color w:val="404040"/>
    </w:rPr>
  </w:style>
  <w:style w:type="character" w:styleId="Emphasis">
    <w:name w:val="Emphasis"/>
    <w:uiPriority w:val="2"/>
    <w:qFormat/>
    <w:rsid w:val="00AF081C"/>
    <w:rPr>
      <w:i/>
      <w:iCs/>
    </w:rPr>
  </w:style>
  <w:style w:type="character" w:styleId="CommentReference">
    <w:name w:val="annotation reference"/>
    <w:uiPriority w:val="99"/>
    <w:semiHidden/>
    <w:unhideWhenUsed/>
    <w:rsid w:val="007A286A"/>
    <w:rPr>
      <w:sz w:val="16"/>
      <w:szCs w:val="16"/>
    </w:rPr>
  </w:style>
  <w:style w:type="paragraph" w:styleId="CommentText">
    <w:name w:val="annotation text"/>
    <w:basedOn w:val="Normal"/>
    <w:link w:val="CommentTextChar"/>
    <w:uiPriority w:val="99"/>
    <w:semiHidden/>
    <w:unhideWhenUsed/>
    <w:rsid w:val="007A286A"/>
    <w:pPr>
      <w:spacing w:line="240" w:lineRule="auto"/>
    </w:pPr>
    <w:rPr>
      <w:sz w:val="20"/>
      <w:szCs w:val="20"/>
    </w:rPr>
  </w:style>
  <w:style w:type="character" w:customStyle="1" w:styleId="CommentTextChar">
    <w:name w:val="Comment Text Char"/>
    <w:link w:val="CommentText"/>
    <w:uiPriority w:val="99"/>
    <w:semiHidden/>
    <w:rsid w:val="007A286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A286A"/>
    <w:rPr>
      <w:b/>
      <w:bCs/>
    </w:rPr>
  </w:style>
  <w:style w:type="character" w:customStyle="1" w:styleId="CommentSubjectChar">
    <w:name w:val="Comment Subject Char"/>
    <w:link w:val="CommentSubject"/>
    <w:uiPriority w:val="99"/>
    <w:semiHidden/>
    <w:rsid w:val="007A286A"/>
    <w:rPr>
      <w:rFonts w:ascii="Times New Roman" w:hAnsi="Times New Roman"/>
      <w:b/>
      <w:bCs/>
      <w:sz w:val="20"/>
      <w:szCs w:val="20"/>
    </w:rPr>
  </w:style>
  <w:style w:type="paragraph" w:styleId="BalloonText">
    <w:name w:val="Balloon Text"/>
    <w:basedOn w:val="Normal"/>
    <w:link w:val="BalloonTextChar"/>
    <w:uiPriority w:val="99"/>
    <w:semiHidden/>
    <w:unhideWhenUsed/>
    <w:rsid w:val="007A286A"/>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A286A"/>
    <w:rPr>
      <w:rFonts w:ascii="Segoe UI" w:hAnsi="Segoe UI" w:cs="Segoe UI"/>
      <w:sz w:val="18"/>
      <w:szCs w:val="18"/>
    </w:rPr>
  </w:style>
  <w:style w:type="table" w:styleId="TableGrid">
    <w:name w:val="Table Grid"/>
    <w:basedOn w:val="TableNormal"/>
    <w:uiPriority w:val="39"/>
    <w:rsid w:val="006425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550E0"/>
    <w:pPr>
      <w:spacing w:after="200" w:line="240" w:lineRule="auto"/>
      <w:ind w:firstLine="0"/>
    </w:pPr>
    <w:rPr>
      <w:i/>
      <w:iCs/>
      <w:sz w:val="18"/>
      <w:szCs w:val="18"/>
    </w:rPr>
  </w:style>
  <w:style w:type="paragraph" w:styleId="NormalWeb">
    <w:name w:val="Normal (Web)"/>
    <w:basedOn w:val="Normal"/>
    <w:uiPriority w:val="99"/>
    <w:unhideWhenUsed/>
    <w:rsid w:val="00AD5F4F"/>
    <w:pPr>
      <w:spacing w:before="100" w:beforeAutospacing="1" w:after="100" w:afterAutospacing="1" w:line="240" w:lineRule="auto"/>
      <w:ind w:firstLine="0"/>
    </w:pPr>
    <w:rPr>
      <w:rFonts w:eastAsia="Times New Roman"/>
    </w:rPr>
  </w:style>
  <w:style w:type="character" w:styleId="Hyperlink">
    <w:name w:val="Hyperlink"/>
    <w:basedOn w:val="DefaultParagraphFont"/>
    <w:uiPriority w:val="99"/>
    <w:unhideWhenUsed/>
    <w:rsid w:val="00A13A57"/>
    <w:rPr>
      <w:color w:val="0563C1" w:themeColor="hyperlink"/>
      <w:u w:val="single"/>
    </w:rPr>
  </w:style>
  <w:style w:type="character" w:styleId="UnresolvedMention">
    <w:name w:val="Unresolved Mention"/>
    <w:basedOn w:val="DefaultParagraphFont"/>
    <w:uiPriority w:val="99"/>
    <w:semiHidden/>
    <w:unhideWhenUsed/>
    <w:rsid w:val="00A13A57"/>
    <w:rPr>
      <w:color w:val="808080"/>
      <w:shd w:val="clear" w:color="auto" w:fill="E6E6E6"/>
    </w:rPr>
  </w:style>
  <w:style w:type="character" w:styleId="FollowedHyperlink">
    <w:name w:val="FollowedHyperlink"/>
    <w:basedOn w:val="DefaultParagraphFont"/>
    <w:uiPriority w:val="99"/>
    <w:semiHidden/>
    <w:unhideWhenUsed/>
    <w:rsid w:val="003366D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400905">
      <w:bodyDiv w:val="1"/>
      <w:marLeft w:val="0"/>
      <w:marRight w:val="0"/>
      <w:marTop w:val="0"/>
      <w:marBottom w:val="0"/>
      <w:divBdr>
        <w:top w:val="none" w:sz="0" w:space="0" w:color="auto"/>
        <w:left w:val="none" w:sz="0" w:space="0" w:color="auto"/>
        <w:bottom w:val="none" w:sz="0" w:space="0" w:color="auto"/>
        <w:right w:val="none" w:sz="0" w:space="0" w:color="auto"/>
      </w:divBdr>
    </w:div>
    <w:div w:id="437220799">
      <w:bodyDiv w:val="1"/>
      <w:marLeft w:val="0"/>
      <w:marRight w:val="0"/>
      <w:marTop w:val="0"/>
      <w:marBottom w:val="0"/>
      <w:divBdr>
        <w:top w:val="none" w:sz="0" w:space="0" w:color="auto"/>
        <w:left w:val="none" w:sz="0" w:space="0" w:color="auto"/>
        <w:bottom w:val="none" w:sz="0" w:space="0" w:color="auto"/>
        <w:right w:val="none" w:sz="0" w:space="0" w:color="auto"/>
      </w:divBdr>
    </w:div>
    <w:div w:id="645403393">
      <w:bodyDiv w:val="1"/>
      <w:marLeft w:val="0"/>
      <w:marRight w:val="0"/>
      <w:marTop w:val="0"/>
      <w:marBottom w:val="0"/>
      <w:divBdr>
        <w:top w:val="none" w:sz="0" w:space="0" w:color="auto"/>
        <w:left w:val="none" w:sz="0" w:space="0" w:color="auto"/>
        <w:bottom w:val="none" w:sz="0" w:space="0" w:color="auto"/>
        <w:right w:val="none" w:sz="0" w:space="0" w:color="auto"/>
      </w:divBdr>
    </w:div>
    <w:div w:id="755593400">
      <w:bodyDiv w:val="1"/>
      <w:marLeft w:val="0"/>
      <w:marRight w:val="0"/>
      <w:marTop w:val="0"/>
      <w:marBottom w:val="0"/>
      <w:divBdr>
        <w:top w:val="none" w:sz="0" w:space="0" w:color="auto"/>
        <w:left w:val="none" w:sz="0" w:space="0" w:color="auto"/>
        <w:bottom w:val="none" w:sz="0" w:space="0" w:color="auto"/>
        <w:right w:val="none" w:sz="0" w:space="0" w:color="auto"/>
      </w:divBdr>
    </w:div>
    <w:div w:id="1017540337">
      <w:bodyDiv w:val="1"/>
      <w:marLeft w:val="0"/>
      <w:marRight w:val="0"/>
      <w:marTop w:val="0"/>
      <w:marBottom w:val="0"/>
      <w:divBdr>
        <w:top w:val="none" w:sz="0" w:space="0" w:color="auto"/>
        <w:left w:val="none" w:sz="0" w:space="0" w:color="auto"/>
        <w:bottom w:val="none" w:sz="0" w:space="0" w:color="auto"/>
        <w:right w:val="none" w:sz="0" w:space="0" w:color="auto"/>
      </w:divBdr>
    </w:div>
    <w:div w:id="1080176725">
      <w:bodyDiv w:val="1"/>
      <w:marLeft w:val="0"/>
      <w:marRight w:val="0"/>
      <w:marTop w:val="0"/>
      <w:marBottom w:val="0"/>
      <w:divBdr>
        <w:top w:val="none" w:sz="0" w:space="0" w:color="auto"/>
        <w:left w:val="none" w:sz="0" w:space="0" w:color="auto"/>
        <w:bottom w:val="none" w:sz="0" w:space="0" w:color="auto"/>
        <w:right w:val="none" w:sz="0" w:space="0" w:color="auto"/>
      </w:divBdr>
    </w:div>
    <w:div w:id="1121846051">
      <w:bodyDiv w:val="1"/>
      <w:marLeft w:val="0"/>
      <w:marRight w:val="0"/>
      <w:marTop w:val="0"/>
      <w:marBottom w:val="0"/>
      <w:divBdr>
        <w:top w:val="none" w:sz="0" w:space="0" w:color="auto"/>
        <w:left w:val="none" w:sz="0" w:space="0" w:color="auto"/>
        <w:bottom w:val="none" w:sz="0" w:space="0" w:color="auto"/>
        <w:right w:val="none" w:sz="0" w:space="0" w:color="auto"/>
      </w:divBdr>
    </w:div>
    <w:div w:id="1135685725">
      <w:bodyDiv w:val="1"/>
      <w:marLeft w:val="0"/>
      <w:marRight w:val="0"/>
      <w:marTop w:val="0"/>
      <w:marBottom w:val="0"/>
      <w:divBdr>
        <w:top w:val="none" w:sz="0" w:space="0" w:color="auto"/>
        <w:left w:val="none" w:sz="0" w:space="0" w:color="auto"/>
        <w:bottom w:val="none" w:sz="0" w:space="0" w:color="auto"/>
        <w:right w:val="none" w:sz="0" w:space="0" w:color="auto"/>
      </w:divBdr>
    </w:div>
    <w:div w:id="1257253937">
      <w:bodyDiv w:val="1"/>
      <w:marLeft w:val="0"/>
      <w:marRight w:val="0"/>
      <w:marTop w:val="0"/>
      <w:marBottom w:val="0"/>
      <w:divBdr>
        <w:top w:val="none" w:sz="0" w:space="0" w:color="auto"/>
        <w:left w:val="none" w:sz="0" w:space="0" w:color="auto"/>
        <w:bottom w:val="none" w:sz="0" w:space="0" w:color="auto"/>
        <w:right w:val="none" w:sz="0" w:space="0" w:color="auto"/>
      </w:divBdr>
    </w:div>
    <w:div w:id="1399940152">
      <w:bodyDiv w:val="1"/>
      <w:marLeft w:val="0"/>
      <w:marRight w:val="0"/>
      <w:marTop w:val="0"/>
      <w:marBottom w:val="0"/>
      <w:divBdr>
        <w:top w:val="none" w:sz="0" w:space="0" w:color="auto"/>
        <w:left w:val="none" w:sz="0" w:space="0" w:color="auto"/>
        <w:bottom w:val="none" w:sz="0" w:space="0" w:color="auto"/>
        <w:right w:val="none" w:sz="0" w:space="0" w:color="auto"/>
      </w:divBdr>
    </w:div>
    <w:div w:id="1439371726">
      <w:bodyDiv w:val="1"/>
      <w:marLeft w:val="0"/>
      <w:marRight w:val="0"/>
      <w:marTop w:val="0"/>
      <w:marBottom w:val="0"/>
      <w:divBdr>
        <w:top w:val="none" w:sz="0" w:space="0" w:color="auto"/>
        <w:left w:val="none" w:sz="0" w:space="0" w:color="auto"/>
        <w:bottom w:val="none" w:sz="0" w:space="0" w:color="auto"/>
        <w:right w:val="none" w:sz="0" w:space="0" w:color="auto"/>
      </w:divBdr>
    </w:div>
    <w:div w:id="1580823780">
      <w:bodyDiv w:val="1"/>
      <w:marLeft w:val="0"/>
      <w:marRight w:val="0"/>
      <w:marTop w:val="0"/>
      <w:marBottom w:val="0"/>
      <w:divBdr>
        <w:top w:val="none" w:sz="0" w:space="0" w:color="auto"/>
        <w:left w:val="none" w:sz="0" w:space="0" w:color="auto"/>
        <w:bottom w:val="none" w:sz="0" w:space="0" w:color="auto"/>
        <w:right w:val="none" w:sz="0" w:space="0" w:color="auto"/>
      </w:divBdr>
    </w:div>
    <w:div w:id="1584100460">
      <w:bodyDiv w:val="1"/>
      <w:marLeft w:val="0"/>
      <w:marRight w:val="0"/>
      <w:marTop w:val="0"/>
      <w:marBottom w:val="0"/>
      <w:divBdr>
        <w:top w:val="none" w:sz="0" w:space="0" w:color="auto"/>
        <w:left w:val="none" w:sz="0" w:space="0" w:color="auto"/>
        <w:bottom w:val="none" w:sz="0" w:space="0" w:color="auto"/>
        <w:right w:val="none" w:sz="0" w:space="0" w:color="auto"/>
      </w:divBdr>
    </w:div>
    <w:div w:id="1604680863">
      <w:bodyDiv w:val="1"/>
      <w:marLeft w:val="0"/>
      <w:marRight w:val="0"/>
      <w:marTop w:val="0"/>
      <w:marBottom w:val="0"/>
      <w:divBdr>
        <w:top w:val="none" w:sz="0" w:space="0" w:color="auto"/>
        <w:left w:val="none" w:sz="0" w:space="0" w:color="auto"/>
        <w:bottom w:val="none" w:sz="0" w:space="0" w:color="auto"/>
        <w:right w:val="none" w:sz="0" w:space="0" w:color="auto"/>
      </w:divBdr>
    </w:div>
    <w:div w:id="1832062919">
      <w:bodyDiv w:val="1"/>
      <w:marLeft w:val="0"/>
      <w:marRight w:val="0"/>
      <w:marTop w:val="0"/>
      <w:marBottom w:val="0"/>
      <w:divBdr>
        <w:top w:val="none" w:sz="0" w:space="0" w:color="auto"/>
        <w:left w:val="none" w:sz="0" w:space="0" w:color="auto"/>
        <w:bottom w:val="none" w:sz="0" w:space="0" w:color="auto"/>
        <w:right w:val="none" w:sz="0" w:space="0" w:color="auto"/>
      </w:divBdr>
    </w:div>
    <w:div w:id="1881280542">
      <w:bodyDiv w:val="1"/>
      <w:marLeft w:val="0"/>
      <w:marRight w:val="0"/>
      <w:marTop w:val="0"/>
      <w:marBottom w:val="0"/>
      <w:divBdr>
        <w:top w:val="none" w:sz="0" w:space="0" w:color="auto"/>
        <w:left w:val="none" w:sz="0" w:space="0" w:color="auto"/>
        <w:bottom w:val="none" w:sz="0" w:space="0" w:color="auto"/>
        <w:right w:val="none" w:sz="0" w:space="0" w:color="auto"/>
      </w:divBdr>
      <w:divsChild>
        <w:div w:id="845754474">
          <w:marLeft w:val="0"/>
          <w:marRight w:val="0"/>
          <w:marTop w:val="240"/>
          <w:marBottom w:val="240"/>
          <w:divBdr>
            <w:top w:val="none" w:sz="0" w:space="0" w:color="auto"/>
            <w:left w:val="none" w:sz="0" w:space="0" w:color="auto"/>
            <w:bottom w:val="none" w:sz="0" w:space="0" w:color="auto"/>
            <w:right w:val="none" w:sz="0" w:space="0" w:color="auto"/>
          </w:divBdr>
        </w:div>
        <w:div w:id="1420057474">
          <w:marLeft w:val="0"/>
          <w:marRight w:val="0"/>
          <w:marTop w:val="0"/>
          <w:marBottom w:val="0"/>
          <w:divBdr>
            <w:top w:val="none" w:sz="0" w:space="0" w:color="auto"/>
            <w:left w:val="none" w:sz="0" w:space="0" w:color="auto"/>
            <w:bottom w:val="none" w:sz="0" w:space="0" w:color="auto"/>
            <w:right w:val="none" w:sz="0" w:space="0" w:color="auto"/>
          </w:divBdr>
        </w:div>
      </w:divsChild>
    </w:div>
    <w:div w:id="1915582451">
      <w:bodyDiv w:val="1"/>
      <w:marLeft w:val="0"/>
      <w:marRight w:val="0"/>
      <w:marTop w:val="0"/>
      <w:marBottom w:val="0"/>
      <w:divBdr>
        <w:top w:val="none" w:sz="0" w:space="0" w:color="auto"/>
        <w:left w:val="none" w:sz="0" w:space="0" w:color="auto"/>
        <w:bottom w:val="none" w:sz="0" w:space="0" w:color="auto"/>
        <w:right w:val="none" w:sz="0" w:space="0" w:color="auto"/>
      </w:divBdr>
      <w:divsChild>
        <w:div w:id="847866220">
          <w:marLeft w:val="0"/>
          <w:marRight w:val="0"/>
          <w:marTop w:val="0"/>
          <w:marBottom w:val="0"/>
          <w:divBdr>
            <w:top w:val="none" w:sz="0" w:space="0" w:color="auto"/>
            <w:left w:val="none" w:sz="0" w:space="0" w:color="auto"/>
            <w:bottom w:val="none" w:sz="0" w:space="0" w:color="auto"/>
            <w:right w:val="none" w:sz="0" w:space="0" w:color="auto"/>
          </w:divBdr>
        </w:div>
      </w:divsChild>
    </w:div>
    <w:div w:id="1948929418">
      <w:bodyDiv w:val="1"/>
      <w:marLeft w:val="0"/>
      <w:marRight w:val="0"/>
      <w:marTop w:val="0"/>
      <w:marBottom w:val="0"/>
      <w:divBdr>
        <w:top w:val="none" w:sz="0" w:space="0" w:color="auto"/>
        <w:left w:val="none" w:sz="0" w:space="0" w:color="auto"/>
        <w:bottom w:val="none" w:sz="0" w:space="0" w:color="auto"/>
        <w:right w:val="none" w:sz="0" w:space="0" w:color="auto"/>
      </w:divBdr>
    </w:div>
    <w:div w:id="2044018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hiphilangsci.net/2013/06/12/the-creation-of-parts-of-speech-for-chinese-translingual-practice-across-graeco-roman-and-sinitic-traditions/"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iphilangsci.net/2014/10/08/non-universality-of-word-classes-and-words-the-mid-20th-century-shift/" TargetMode="Externa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09CAD9C0-501D-4C31-9AEB-1AC4817016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4</TotalTime>
  <Pages>26</Pages>
  <Words>9448</Words>
  <Characters>53856</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 Hieber</dc:creator>
  <cp:keywords/>
  <dc:description/>
  <cp:lastModifiedBy>Daniel W. Hieber</cp:lastModifiedBy>
  <cp:revision>397</cp:revision>
  <dcterms:created xsi:type="dcterms:W3CDTF">2018-01-12T22:29:00Z</dcterms:created>
  <dcterms:modified xsi:type="dcterms:W3CDTF">2018-02-21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fied-style-linguistics</vt:lpwstr>
  </property>
  <property fmtid="{D5CDD505-2E9C-101B-9397-08002B2CF9AE}" pid="21" name="Mendeley Recent Style Name 9_1">
    <vt:lpwstr>Unified style sheet for linguistics journals</vt:lpwstr>
  </property>
  <property fmtid="{D5CDD505-2E9C-101B-9397-08002B2CF9AE}" pid="22" name="Mendeley Document_1">
    <vt:lpwstr>True</vt:lpwstr>
  </property>
  <property fmtid="{D5CDD505-2E9C-101B-9397-08002B2CF9AE}" pid="23" name="Mendeley Unique User Id_1">
    <vt:lpwstr>16e9ee38-6fae-3fb0-bc64-3c2c28cb77dc</vt:lpwstr>
  </property>
  <property fmtid="{D5CDD505-2E9C-101B-9397-08002B2CF9AE}" pid="24" name="Mendeley Citation Style_1">
    <vt:lpwstr>http://www.zotero.org/styles/unified-style-linguistics</vt:lpwstr>
  </property>
</Properties>
</file>